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A61AD3" w14:textId="77777777" w:rsidR="00B30968" w:rsidRDefault="00103F46">
      <w:pPr>
        <w:pStyle w:val="Title"/>
        <w:jc w:val="center"/>
        <w:rPr>
          <w:rFonts w:ascii="Times New Roman" w:hAnsi="Times New Roman" w:cs="Times New Roman"/>
          <w:i w:val="0"/>
        </w:rPr>
      </w:pPr>
      <w:r>
        <w:rPr>
          <w:rFonts w:ascii="Times New Roman" w:hAnsi="Times New Roman" w:cs="Times New Roman"/>
          <w:i w:val="0"/>
        </w:rPr>
        <w:t>High temporal frequency adaptation compresses time in the Flash-Lag illusion</w:t>
      </w:r>
    </w:p>
    <w:p w14:paraId="285FECAB" w14:textId="77777777" w:rsidR="00B30968" w:rsidRDefault="00B30968"/>
    <w:p w14:paraId="030711B3" w14:textId="77777777" w:rsidR="00B30968" w:rsidRDefault="00103F46">
      <w:pPr>
        <w:jc w:val="center"/>
      </w:pPr>
      <w:r>
        <w:rPr>
          <w:b/>
        </w:rPr>
        <w:t xml:space="preserve">Authors: </w:t>
      </w:r>
      <w:r>
        <w:t xml:space="preserve">Edward Rowland &amp; </w:t>
      </w:r>
      <w:proofErr w:type="spellStart"/>
      <w:r>
        <w:t>Szonya</w:t>
      </w:r>
      <w:proofErr w:type="spellEnd"/>
      <w:r>
        <w:t xml:space="preserve"> Durant</w:t>
      </w:r>
    </w:p>
    <w:p w14:paraId="413EAEA2" w14:textId="77777777" w:rsidR="00B30968" w:rsidRDefault="00103F46">
      <w:pPr>
        <w:pStyle w:val="NoSpacing"/>
        <w:jc w:val="center"/>
        <w:rPr>
          <w:b/>
        </w:rPr>
      </w:pPr>
      <w:r>
        <w:rPr>
          <w:b/>
        </w:rPr>
        <w:t>Contact details</w:t>
      </w:r>
    </w:p>
    <w:p w14:paraId="1CBE55F2" w14:textId="77777777" w:rsidR="00B30968" w:rsidRDefault="00103F46">
      <w:pPr>
        <w:pStyle w:val="NoSpacing"/>
        <w:jc w:val="center"/>
      </w:pPr>
      <w:r>
        <w:t>Department of Psychology</w:t>
      </w:r>
    </w:p>
    <w:p w14:paraId="4CF3EE45" w14:textId="77777777" w:rsidR="00B30968" w:rsidRDefault="00103F46">
      <w:pPr>
        <w:pStyle w:val="NoSpacing"/>
        <w:jc w:val="center"/>
      </w:pPr>
      <w:r>
        <w:t>Royal Holloway, University of London</w:t>
      </w:r>
    </w:p>
    <w:p w14:paraId="4508A03D" w14:textId="77777777" w:rsidR="00B30968" w:rsidRDefault="00103F46">
      <w:pPr>
        <w:pStyle w:val="NoSpacing"/>
        <w:jc w:val="center"/>
      </w:pPr>
      <w:proofErr w:type="spellStart"/>
      <w:r>
        <w:t>Egham</w:t>
      </w:r>
      <w:proofErr w:type="spellEnd"/>
      <w:r>
        <w:t xml:space="preserve"> Hill</w:t>
      </w:r>
    </w:p>
    <w:p w14:paraId="76F80F76" w14:textId="77777777" w:rsidR="00B30968" w:rsidRDefault="00103F46">
      <w:pPr>
        <w:pStyle w:val="NoSpacing"/>
        <w:jc w:val="center"/>
      </w:pPr>
      <w:proofErr w:type="spellStart"/>
      <w:r>
        <w:t>Egham</w:t>
      </w:r>
      <w:proofErr w:type="spellEnd"/>
      <w:r>
        <w:t>, Surrey</w:t>
      </w:r>
    </w:p>
    <w:p w14:paraId="257610C3" w14:textId="77777777" w:rsidR="00B30968" w:rsidRDefault="00103F46">
      <w:pPr>
        <w:pStyle w:val="NoSpacing"/>
        <w:jc w:val="center"/>
      </w:pPr>
      <w:r>
        <w:t>TW20 0EX</w:t>
      </w:r>
    </w:p>
    <w:p w14:paraId="3D6DDC16" w14:textId="77777777" w:rsidR="00B30968" w:rsidRDefault="00103F46">
      <w:pPr>
        <w:pStyle w:val="NoSpacing"/>
        <w:jc w:val="center"/>
      </w:pPr>
      <w:r>
        <w:rPr>
          <w:b/>
        </w:rPr>
        <w:t xml:space="preserve">Email: </w:t>
      </w:r>
      <w:r>
        <w:t xml:space="preserve">Edward.Rowland.2009@live.rhul.ac.uk, Szonya.Durant@rhul.ac.uk </w:t>
      </w:r>
    </w:p>
    <w:p w14:paraId="3AA10A44" w14:textId="77777777" w:rsidR="00B30968" w:rsidRDefault="00B30968">
      <w:pPr>
        <w:jc w:val="center"/>
        <w:rPr>
          <w:vertAlign w:val="superscript"/>
        </w:rPr>
      </w:pPr>
    </w:p>
    <w:p w14:paraId="4F13971D" w14:textId="77777777" w:rsidR="00B30968" w:rsidRDefault="00103F46">
      <w:pPr>
        <w:jc w:val="center"/>
      </w:pPr>
      <w:r>
        <w:rPr>
          <w:b/>
        </w:rPr>
        <w:t xml:space="preserve">Keywords: </w:t>
      </w:r>
      <w:r>
        <w:t>time perception, psychophysics, motion perception, visual illusions.</w:t>
      </w:r>
    </w:p>
    <w:p w14:paraId="3D990728" w14:textId="77777777" w:rsidR="00B30968" w:rsidRDefault="00103F46">
      <w:pPr>
        <w:pStyle w:val="Heading1"/>
        <w:numPr>
          <w:ilvl w:val="0"/>
          <w:numId w:val="1"/>
        </w:numPr>
      </w:pPr>
      <w:r>
        <w:t>Abstract</w:t>
      </w:r>
    </w:p>
    <w:p w14:paraId="32B45848" w14:textId="77777777" w:rsidR="00B30968" w:rsidRDefault="00103F46">
      <w:r>
        <w:t xml:space="preserve">Previous research finds that 20Hz temporal frequency (TF) adaptation causes a compression of perceived visual event duration. We investigate if this temporal compression affects further time-dependent percepts, implying a further functional role for duration perception mechanisms. We measure the effect of 20 Hz flicker adaptation on Flash-Lag, an illusion whereby an observer perceives a moving object displaced further along its trajectory compared to a spatially </w:t>
      </w:r>
      <w:r w:rsidR="00CB3AD9">
        <w:t>localized</w:t>
      </w:r>
      <w:r>
        <w:t xml:space="preserve"> briefly flashed object. The illusion scales with object speed; therefore, it has a fixed temporal </w:t>
      </w:r>
      <w:proofErr w:type="gramStart"/>
      <w:r>
        <w:t>component</w:t>
      </w:r>
      <w:proofErr w:type="gramEnd"/>
      <w:r>
        <w:t xml:space="preserve">. By comparing adaptation at 5Hz and </w:t>
      </w:r>
      <w:proofErr w:type="gramStart"/>
      <w:r>
        <w:t>20Hz</w:t>
      </w:r>
      <w:proofErr w:type="gramEnd"/>
      <w:r>
        <w:t xml:space="preserve"> we show that 20Hz TF adaptation reduces perceived Flash-Lag magnitude significantly, with no effect at 5Hz, whereas the opposite pattern of adaptation was seen on perceived speed.</w:t>
      </w:r>
      <w:r w:rsidR="00155B1A">
        <w:t xml:space="preserve"> There is a significant effect of 20Hz adaptation on the perceived duration of a moving bar. </w:t>
      </w:r>
      <w:r>
        <w:t>This suggests that 20Hz TF adaptation has compressed the fixed temporal component of the Flash-Lag illusion, implying the mechanism underlying duration perception also has effects on judging spatial relationships in dynamic stimuli.</w:t>
      </w:r>
    </w:p>
    <w:p w14:paraId="34840672" w14:textId="77777777" w:rsidR="00B30968" w:rsidRDefault="00103F46">
      <w:pPr>
        <w:pStyle w:val="Heading1"/>
        <w:numPr>
          <w:ilvl w:val="0"/>
          <w:numId w:val="1"/>
        </w:numPr>
      </w:pPr>
      <w:r>
        <w:lastRenderedPageBreak/>
        <w:t>Introduction</w:t>
      </w:r>
    </w:p>
    <w:p w14:paraId="15C909CE" w14:textId="6B0D08E8" w:rsidR="00B30968" w:rsidRDefault="00103F46" w:rsidP="00734EE3">
      <w:r>
        <w:t>A spate of recent research suggests</w:t>
      </w:r>
      <w:r w:rsidR="00984F82">
        <w:t xml:space="preserve"> that the </w:t>
      </w:r>
      <w:r>
        <w:t xml:space="preserve">perceived duration of visual events </w:t>
      </w:r>
      <w:proofErr w:type="gramStart"/>
      <w:r w:rsidR="006C4823">
        <w:t>is</w:t>
      </w:r>
      <w:r>
        <w:t xml:space="preserve"> compressed</w:t>
      </w:r>
      <w:proofErr w:type="gramEnd"/>
      <w:r>
        <w:t xml:space="preserve"> i</w:t>
      </w:r>
      <w:r w:rsidR="00984F82">
        <w:t xml:space="preserve">n specific spatial locations after adapting to properties of </w:t>
      </w:r>
      <w:r>
        <w:t>visual stimuli</w:t>
      </w:r>
      <w:r w:rsidR="00984F82">
        <w:t xml:space="preserve"> in those locations.  Such properties include</w:t>
      </w:r>
      <w:r>
        <w:t xml:space="preserve"> temporal frequency (TF) </w:t>
      </w:r>
      <w:r w:rsidR="00784221">
        <w:fldChar w:fldCharType="begin">
          <w:fldData xml:space="preserve">PEVuZE5vdGU+PENpdGUgQXV0aG9yWWVhcj0iMSI+PEF1dGhvcj5CdXJyPC9BdXRob3I+PFllYXI+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</w:fldData>
        </w:fldChar>
      </w:r>
      <w:r w:rsidR="00ED6D97">
        <w:instrText xml:space="preserve"> ADDIN EN.CITE </w:instrText>
      </w:r>
      <w:r w:rsidR="00ED6D97">
        <w:fldChar w:fldCharType="begin">
          <w:fldData xml:space="preserve">PEVuZE5vdGU+PENpdGUgQXV0aG9yWWVhcj0iMSI+PEF1dGhvcj5CdXJyPC9BdXRob3I+PFllYXI+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</w:fldData>
        </w:fldChar>
      </w:r>
      <w:r w:rsidR="00ED6D97">
        <w:instrText xml:space="preserve"> ADDIN EN.CITE.DATA </w:instrText>
      </w:r>
      <w:r w:rsidR="00ED6D97">
        <w:fldChar w:fldCharType="end"/>
      </w:r>
      <w:r w:rsidR="00784221">
        <w:fldChar w:fldCharType="separate"/>
      </w:r>
      <w:r w:rsidR="00ED6D97">
        <w:rPr>
          <w:noProof/>
        </w:rPr>
        <w:t>(</w:t>
      </w:r>
      <w:hyperlink w:anchor="_ENREF_4" w:tooltip="Burr, 2007 #74" w:history="1">
        <w:r w:rsidR="00ED6D97">
          <w:rPr>
            <w:noProof/>
          </w:rPr>
          <w:t xml:space="preserve"> </w:t>
        </w:r>
        <w:r w:rsidR="004E013D">
          <w:rPr>
            <w:noProof/>
          </w:rPr>
          <w:t xml:space="preserve">Burr, </w:t>
        </w:r>
        <w:r w:rsidR="00ED6D97">
          <w:rPr>
            <w:noProof/>
          </w:rPr>
          <w:t>Toz</w:t>
        </w:r>
        <w:r w:rsidR="004E013D">
          <w:rPr>
            <w:noProof/>
          </w:rPr>
          <w:t xml:space="preserve">zi, and Morrone, </w:t>
        </w:r>
        <w:r w:rsidR="00ED6D97">
          <w:rPr>
            <w:noProof/>
          </w:rPr>
          <w:t>2007</w:t>
        </w:r>
      </w:hyperlink>
      <w:r w:rsidR="00ED6D97">
        <w:rPr>
          <w:noProof/>
        </w:rPr>
        <w:t xml:space="preserve">; </w:t>
      </w:r>
      <w:hyperlink w:anchor="_ENREF_14" w:tooltip="Johnston, 2006 #1" w:history="1">
        <w:r w:rsidR="00ED6D97">
          <w:rPr>
            <w:noProof/>
          </w:rPr>
          <w:t>Johnston, Arnold, &amp; Nishida, 2006</w:t>
        </w:r>
      </w:hyperlink>
      <w:r w:rsidR="00ED6D97">
        <w:rPr>
          <w:noProof/>
        </w:rPr>
        <w:t>)</w:t>
      </w:r>
      <w:r w:rsidR="00784221">
        <w:fldChar w:fldCharType="end"/>
      </w:r>
      <w:r w:rsidR="00784221">
        <w:t xml:space="preserve"> </w:t>
      </w:r>
      <w:r>
        <w:t xml:space="preserve">contrast gain </w:t>
      </w:r>
      <w:r w:rsidR="00784221">
        <w:fldChar w:fldCharType="begin"/>
      </w:r>
      <w:r w:rsidR="00694D0F">
        <w:instrText xml:space="preserve"> ADDIN EN.CITE &lt;EndNote&gt;&lt;Cite&gt;&lt;Author&gt;Bruno&lt;/Author&gt;&lt;Year&gt;2010&lt;/Year&gt;&lt;RecNum&gt;18&lt;/RecNum&gt;&lt;DisplayText&gt;(Bruno &amp;amp; Johnston, 2010)&lt;/DisplayText&gt;&lt;record&gt;&lt;rec-number&gt;18&lt;/rec-number&gt;&lt;foreign-keys&gt;&lt;key app="EN" db-id="wfztv5v5s2vaspev0vzp9v08x9zffp5vvwwz" timestamp="1404430861"&gt;18&lt;/key&gt;&lt;/foreign-keys&gt;&lt;ref-type name="Journal Article"&gt;17&lt;/ref-type&gt;&lt;contributors&gt;&lt;authors&gt;&lt;author&gt;Bruno,Aurelio&lt;/author&gt;&lt;author&gt;Johnston,Alan&lt;/author&gt;&lt;/authors&gt;&lt;/contributors&gt;&lt;auth-address&gt;(Dr Aurelio Bruno,a.bruno@ucl.ac.uk)&amp;#xD;(Prof Alan Johnston,University College London,Cognitive, Perceptual and Brain Sciences,London,United Kingdom,a.johnston@ucl.ac.uk)&amp;#xD;(Prof Alan Johnston,University College London,CoMPLEX,London,United Kingdom,a.johnston@ucl.ac.uk)&lt;/auth-address&gt;&lt;titles&gt;&lt;title&gt;Contrast gain shapes visual time&lt;/title&gt;&lt;secondary-title&gt;Frontiers in Psychology&lt;/secondary-title&gt;&lt;short-title&gt;Contrast and Time&lt;/short-title&gt;&lt;/titles&gt;&lt;periodical&gt;&lt;full-title&gt;Frontiers in Psychology&lt;/full-title&gt;&lt;/periodical&gt;&lt;volume&gt;1&lt;/volume&gt;&lt;keywords&gt;&lt;keyword&gt;contrast gain,magnocellular pathway,perceived duration,short-term adaptation&lt;/keyword&gt;&lt;/keywords&gt;&lt;dates&gt;&lt;year&gt;2010&lt;/year&gt;&lt;pub-dates&gt;&lt;date&gt;2010-October-21&lt;/date&gt;&lt;/pub-dates&gt;&lt;/dates&gt;&lt;isbn&gt;1664-1078&lt;/isbn&gt;&lt;work-type&gt;Original Research&lt;/work-type&gt;&lt;urls&gt;&lt;related-urls&gt;&lt;url&gt;http://www.frontiersin.org/Journal/Abstract.aspx?s=851&amp;amp;name=perception_science&amp;amp;ART_DOI=10.3389/fpsyg.2010.00170&lt;/url&gt;&lt;/related-urls&gt;&lt;/urls&gt;&lt;electronic-resource-num&gt;10.3389/fpsyg.2010.00170&lt;/electronic-resource-num&gt;&lt;language&gt;English&lt;/language&gt;&lt;/record&gt;&lt;/Cite&gt;&lt;/EndNote&gt;</w:instrText>
      </w:r>
      <w:r w:rsidR="00784221">
        <w:fldChar w:fldCharType="separate"/>
      </w:r>
      <w:r w:rsidR="00694D0F">
        <w:rPr>
          <w:noProof/>
        </w:rPr>
        <w:t>(</w:t>
      </w:r>
      <w:hyperlink w:anchor="_ENREF_3" w:tooltip="Bruno, 2010 #18" w:history="1">
        <w:r w:rsidR="00ED6D97">
          <w:rPr>
            <w:noProof/>
          </w:rPr>
          <w:t>Bruno &amp; Johnston, 2010</w:t>
        </w:r>
      </w:hyperlink>
      <w:r w:rsidR="00694D0F">
        <w:rPr>
          <w:noProof/>
        </w:rPr>
        <w:t>)</w:t>
      </w:r>
      <w:r w:rsidR="00784221">
        <w:fldChar w:fldCharType="end"/>
      </w:r>
      <w:r w:rsidR="00F01D90">
        <w:t xml:space="preserve"> </w:t>
      </w:r>
      <w:r w:rsidR="00784221">
        <w:t xml:space="preserve">and motion </w:t>
      </w:r>
      <w:r w:rsidR="00784221">
        <w:fldChar w:fldCharType="begin">
          <w:fldData xml:space="preserve">PEVuZE5vdGU+PENpdGU+PEF1dGhvcj5DdXJyYW48L0F1dGhvcj48WWVhcj4yMDEyPC9ZZWFyPjxS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</w:fldData>
        </w:fldChar>
      </w:r>
      <w:r w:rsidR="00694D0F">
        <w:instrText xml:space="preserve"> ADDIN EN.CITE </w:instrText>
      </w:r>
      <w:r w:rsidR="00694D0F">
        <w:fldChar w:fldCharType="begin">
          <w:fldData xml:space="preserve">PEVuZE5vdGU+PENpdGU+PEF1dGhvcj5DdXJyYW48L0F1dGhvcj48WWVhcj4yMDEyPC9ZZWFyPjxS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</w:fldData>
        </w:fldChar>
      </w:r>
      <w:r w:rsidR="00694D0F">
        <w:instrText xml:space="preserve"> ADDIN EN.CITE.DATA </w:instrText>
      </w:r>
      <w:r w:rsidR="00694D0F">
        <w:fldChar w:fldCharType="end"/>
      </w:r>
      <w:r w:rsidR="00784221">
        <w:fldChar w:fldCharType="separate"/>
      </w:r>
      <w:r w:rsidR="00694D0F">
        <w:rPr>
          <w:noProof/>
        </w:rPr>
        <w:t>(</w:t>
      </w:r>
      <w:hyperlink w:anchor="_ENREF_8" w:tooltip="Curran, 2012 #66" w:history="1">
        <w:r w:rsidR="00ED6D97">
          <w:rPr>
            <w:noProof/>
          </w:rPr>
          <w:t>Curran &amp; Benton, 2012</w:t>
        </w:r>
      </w:hyperlink>
      <w:r w:rsidR="00694D0F">
        <w:rPr>
          <w:noProof/>
        </w:rPr>
        <w:t xml:space="preserve">; </w:t>
      </w:r>
      <w:hyperlink w:anchor="_ENREF_19" w:tooltip="Marinovic, 2011 #67" w:history="1">
        <w:r w:rsidR="00ED6D97">
          <w:rPr>
            <w:noProof/>
          </w:rPr>
          <w:t>Marinovic &amp; Arnold, 2011</w:t>
        </w:r>
      </w:hyperlink>
      <w:r w:rsidR="00694D0F">
        <w:rPr>
          <w:noProof/>
        </w:rPr>
        <w:t>)</w:t>
      </w:r>
      <w:r w:rsidR="00784221">
        <w:fldChar w:fldCharType="end"/>
      </w:r>
      <w:r>
        <w:t xml:space="preserve">. These findings indicate that the visual system computes event duration based upon localized low-level visual properties and perceived duration is malleable in a spatially specific manner. Investigating whether this duration mechanism has a functional role </w:t>
      </w:r>
      <w:hyperlink w:anchor="_ENREF_19" w:tooltip="Marinovic, 2011 #67" w:history="1">
        <w:r w:rsidR="00ED6D97">
          <w:fldChar w:fldCharType="begin"/>
        </w:r>
        <w:r w:rsidR="00ED6D97">
          <w:instrText xml:space="preserve"> ADDIN EN.CITE &lt;EndNote&gt;&lt;Cite AuthorYear="1"&gt;&lt;Author&gt;Marinovic&lt;/Author&gt;&lt;Year&gt;2011&lt;/Year&gt;&lt;RecNum&gt;67&lt;/RecNum&gt;&lt;DisplayText&gt;Marinovic and Arnold (2011)&lt;/DisplayText&gt;&lt;record&gt;&lt;rec-number&gt;67&lt;/rec-number&gt;&lt;foreign-keys&gt;&lt;key app="EN" db-id="wfztv5v5s2vaspev0vzp9v08x9zffp5vvwwz" timestamp="1407594837"&gt;67&lt;/key&gt;&lt;/foreign-keys&gt;&lt;ref-type name="Journal Article"&gt;17&lt;/ref-type&gt;&lt;contributors&gt;&lt;authors&gt;&lt;author&gt;Marinovic, Welber&lt;/author&gt;&lt;author&gt;Arnold, Derek H&lt;/author&gt;&lt;/authors&gt;&lt;/contributors&gt;&lt;titles&gt;&lt;title&gt;Separable temporal metrics for time perception and anticipatory actions&lt;/title&gt;&lt;secondary-title&gt;Proceedings of the Royal Society B: Biological Sciences&lt;/secondary-title&gt;&lt;/titles&gt;&lt;periodical&gt;&lt;full-title&gt;Proceedings of the Royal Society B: Biological Sciences&lt;/full-title&gt;&lt;/periodical&gt;&lt;pages&gt;rspb20111598&lt;/pages&gt;&lt;dates&gt;&lt;year&gt;2011&lt;/year&gt;&lt;/dates&gt;&lt;isbn&gt;0962-8452&lt;/isbn&gt;&lt;urls&gt;&lt;/urls&gt;&lt;/record&gt;&lt;/Cite&gt;&lt;/EndNote&gt;</w:instrText>
        </w:r>
        <w:r w:rsidR="00ED6D97">
          <w:fldChar w:fldCharType="separate"/>
        </w:r>
        <w:r w:rsidR="00ED6D97">
          <w:rPr>
            <w:noProof/>
          </w:rPr>
          <w:t>Marinovic and Arnold (2011)</w:t>
        </w:r>
        <w:r w:rsidR="00ED6D97">
          <w:fldChar w:fldCharType="end"/>
        </w:r>
      </w:hyperlink>
      <w:r>
        <w:t xml:space="preserve"> find compressing perceived visual duration does not affect action timing, concluding there must be separate timing mechanisms responsible for vision and action. We ask a similar question by exploring if duration perception has a functional role in the visual perception of space and motion. To do this, the study measures the effect of 20Hz  TF adaptation, shown to compress perceived duration </w:t>
      </w:r>
      <w:r w:rsidR="00784221">
        <w:fldChar w:fldCharType="begin"/>
      </w:r>
      <w:r w:rsidR="00694D0F">
        <w:instrText xml:space="preserve"> ADDIN EN.CITE &lt;EndNote&gt;&lt;Cite&gt;&lt;Author&gt;Johnston&lt;/Author&gt;&lt;Year&gt;2006&lt;/Year&gt;&lt;RecNum&gt;1&lt;/RecNum&gt;&lt;DisplayText&gt;(Johnston et al., 2006)&lt;/DisplayText&gt;&lt;record&gt;&lt;rec-number&gt;1&lt;/rec-number&gt;&lt;foreign-keys&gt;&lt;key app="EN" db-id="wfztv5v5s2vaspev0vzp9v08x9zffp5vvwwz" timestamp="1404430860"&gt;1&lt;/key&gt;&lt;/foreign-keys&gt;&lt;ref-type name="Journal Article"&gt;17&lt;/ref-type&gt;&lt;contributors&gt;&lt;authors&gt;&lt;author&gt;Johnston, A.&lt;/author&gt;&lt;author&gt;Arnold, D. H.&lt;/author&gt;&lt;author&gt;Nishida, S.&lt;/author&gt;&lt;/authors&gt;&lt;/contributors&gt;&lt;auth-address&gt;Department of Psychology, University College London, London WC1E 6BT, United Kingdom. a.johnston@ucl.ac.uk&lt;/auth-address&gt;&lt;titles&gt;&lt;title&gt;Spatially localized distortions of event time&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472-9&lt;/pages&gt;&lt;volume&gt;16&lt;/volume&gt;&lt;number&gt;5&lt;/number&gt;&lt;section&gt;472&lt;/section&gt;&lt;keywords&gt;&lt;keyword&gt;Adaptation, Physiological&lt;/keyword&gt;&lt;keyword&gt;Biological Clocks/*physiology&lt;/keyword&gt;&lt;keyword&gt;Humans&lt;/keyword&gt;&lt;keyword&gt;Models, Biological&lt;/keyword&gt;&lt;keyword&gt;Motion Perception&lt;/keyword&gt;&lt;keyword&gt;Nerve Net/*physiology&lt;/keyword&gt;&lt;keyword&gt;*Time Perception&lt;/keyword&gt;&lt;keyword&gt;Visual Perception/physiology&lt;/keyword&gt;&lt;/keywords&gt;&lt;dates&gt;&lt;year&gt;2006&lt;/year&gt;&lt;pub-dates&gt;&lt;date&gt;Mar 7&lt;/date&gt;&lt;/pub-dates&gt;&lt;/dates&gt;&lt;isbn&gt;0960-9822 (Print)&amp;#xD;0960-9822 (Linking)&lt;/isbn&gt;&lt;accession-num&gt;16527741&lt;/accession-num&gt;&lt;urls&gt;&lt;related-urls&gt;&lt;url&gt;http://www.ncbi.nlm.nih.gov/pubmed/16527741&lt;/url&gt;&lt;/related-urls&gt;&lt;/urls&gt;&lt;electronic-resource-num&gt;10.1016/j.cub.2006.01.032&lt;/electronic-resource-num&gt;&lt;/record&gt;&lt;/Cite&gt;&lt;/EndNote&gt;</w:instrText>
      </w:r>
      <w:r w:rsidR="00784221">
        <w:fldChar w:fldCharType="separate"/>
      </w:r>
      <w:r w:rsidR="00694D0F">
        <w:rPr>
          <w:noProof/>
        </w:rPr>
        <w:t>(</w:t>
      </w:r>
      <w:hyperlink w:anchor="_ENREF_14" w:tooltip="Johnston, 2006 #1" w:history="1">
        <w:r w:rsidR="00ED6D97">
          <w:rPr>
            <w:noProof/>
          </w:rPr>
          <w:t>Johnston et al., 2006</w:t>
        </w:r>
      </w:hyperlink>
      <w:r w:rsidR="00694D0F">
        <w:rPr>
          <w:noProof/>
        </w:rPr>
        <w:t>)</w:t>
      </w:r>
      <w:r w:rsidR="00784221">
        <w:fldChar w:fldCharType="end"/>
      </w:r>
      <w:r w:rsidR="00784221">
        <w:t xml:space="preserve"> </w:t>
      </w:r>
      <w:r>
        <w:t xml:space="preserve">on the Flash-Lag illusion where an observer views an object moving on a predictable path, perceiving the object displaced further along its motion path relative to a spatially localized flash. </w:t>
      </w:r>
      <w:r w:rsidR="00056ABC">
        <w:t>The</w:t>
      </w:r>
      <w:r>
        <w:t xml:space="preserve"> Flash-Lag </w:t>
      </w:r>
      <w:r w:rsidR="00056ABC">
        <w:t>induced</w:t>
      </w:r>
      <w:r>
        <w:t xml:space="preserve"> displacement</w:t>
      </w:r>
      <w:r w:rsidR="0093298A">
        <w:t xml:space="preserve"> can be described as increasing</w:t>
      </w:r>
      <w:r>
        <w:t xml:space="preserve"> in proportion to object speed </w:t>
      </w:r>
      <w:r w:rsidR="00784221">
        <w:fldChar w:fldCharType="begin"/>
      </w:r>
      <w:r w:rsidR="00694D0F">
        <w:instrText xml:space="preserve"> ADDIN EN.CITE &lt;EndNote&gt;&lt;Cite&gt;&lt;Author&gt;Nijhawan&lt;/Author&gt;&lt;Year&gt;1994&lt;/Year&gt;&lt;RecNum&gt;75&lt;/RecNum&gt;&lt;DisplayText&gt;(Nijhawan, 1994)&lt;/DisplayText&gt;&lt;record&gt;&lt;rec-number&gt;75&lt;/rec-number&gt;&lt;foreign-keys&gt;&lt;key app="EN" db-id="wfztv5v5s2vaspev0vzp9v08x9zffp5vvwwz" timestamp="1408530975"&gt;75&lt;/key&gt;&lt;/foreign-keys&gt;&lt;ref-type name="Journal Article"&gt;17&lt;/ref-type&gt;&lt;contributors&gt;&lt;authors&gt;&lt;author&gt;Nijhawan, Romi&lt;/author&gt;&lt;/authors&gt;&lt;/contributors&gt;&lt;titles&gt;&lt;title&gt;Motion extrapolation in catching&lt;/title&gt;&lt;secondary-title&gt;Nature&lt;/secondary-title&gt;&lt;/titles&gt;&lt;periodical&gt;&lt;full-title&gt;Nature&lt;/full-title&gt;&lt;/periodical&gt;&lt;pages&gt;256-257&lt;/pages&gt;&lt;volume&gt;370&lt;/volume&gt;&lt;number&gt;6487&lt;/number&gt;&lt;dates&gt;&lt;year&gt;1994&lt;/year&gt;&lt;/dates&gt;&lt;work-type&gt;10.1038/370256b0&lt;/work-type&gt;&lt;urls&gt;&lt;related-urls&gt;&lt;url&gt;http://dx.doi.org/10.1038/370256b0&lt;/url&gt;&lt;/related-urls&gt;&lt;/urls&gt;&lt;electronic-resource-num&gt;10.1038/370256b0&lt;/electronic-resource-num&gt;&lt;/record&gt;&lt;/Cite&gt;&lt;/EndNote&gt;</w:instrText>
      </w:r>
      <w:r w:rsidR="00784221">
        <w:fldChar w:fldCharType="separate"/>
      </w:r>
      <w:r w:rsidR="00694D0F">
        <w:rPr>
          <w:noProof/>
        </w:rPr>
        <w:t>(</w:t>
      </w:r>
      <w:hyperlink w:anchor="_ENREF_21" w:tooltip="Nijhawan, 1994 #75" w:history="1">
        <w:r w:rsidR="00ED6D97">
          <w:rPr>
            <w:noProof/>
          </w:rPr>
          <w:t>Nijhawan, 1994</w:t>
        </w:r>
      </w:hyperlink>
      <w:r w:rsidR="00694D0F">
        <w:rPr>
          <w:noProof/>
        </w:rPr>
        <w:t>)</w:t>
      </w:r>
      <w:r w:rsidR="00784221">
        <w:fldChar w:fldCharType="end"/>
      </w:r>
      <w:r w:rsidR="00784221">
        <w:t xml:space="preserve">. </w:t>
      </w:r>
      <w:r w:rsidR="0093298A">
        <w:t>Although</w:t>
      </w:r>
      <w:r>
        <w:t xml:space="preserve"> </w:t>
      </w:r>
      <w:hyperlink w:anchor="_ENREF_27" w:tooltip="Wojtach, 2008 #72" w:history="1">
        <w:r w:rsidR="00ED6D97">
          <w:fldChar w:fldCharType="begin"/>
        </w:r>
        <w:r w:rsidR="00ED6D97">
          <w:instrText xml:space="preserve"> ADDIN EN.CITE &lt;EndNote&gt;&lt;Cite AuthorYear="1"&gt;&lt;Author&gt;Wojtach&lt;/Author&gt;&lt;Year&gt;2008&lt;/Year&gt;&lt;RecNum&gt;72&lt;/RecNum&gt;&lt;DisplayText&gt;Wojtach, Sung, Truong, and Purves (2008)&lt;/DisplayText&gt;&lt;record&gt;&lt;rec-number&gt;72&lt;/rec-number&gt;&lt;foreign-keys&gt;&lt;key app="EN" db-id="wfztv5v5s2vaspev0vzp9v08x9zffp5vvwwz" timestamp="1408530975"&gt;72&lt;/key&gt;&lt;/foreign-keys&gt;&lt;ref-type name="Journal Article"&gt;17&lt;/ref-type&gt;&lt;contributors&gt;&lt;authors&gt;&lt;author&gt;William Wojtach&lt;/author&gt;&lt;author&gt; Kyongje Sung&lt;/author&gt;&lt;author&gt; Sandra Truong&lt;/author&gt;&lt;author&gt; Dale Purves&lt;/author&gt;&lt;/authors&gt;&lt;/contributors&gt;&lt;titles&gt;&lt;title&gt;An empirical explanation of the flash-lag effect&lt;/title&gt;&lt;secondary-title&gt;PNAS&lt;/secondary-title&gt;&lt;/titles&gt;&lt;periodical&gt;&lt;full-title&gt;PNAS&lt;/full-title&gt;&lt;/periodical&gt;&lt;pages&gt;16338 - 16343&lt;/pages&gt;&lt;volume&gt;105&lt;/volume&gt;&lt;number&gt;42&lt;/number&gt;&lt;section&gt;16338&lt;/section&gt;&lt;dates&gt;&lt;year&gt;2008&lt;/year&gt;&lt;/dates&gt;&lt;urls&gt;&lt;/urls&gt;&lt;electronic-resource-num&gt;10.1073/pnas.0808916105&lt;/electronic-resource-num&gt;&lt;/record&gt;&lt;/Cite&gt;&lt;/EndNote&gt;</w:instrText>
        </w:r>
        <w:r w:rsidR="00ED6D97">
          <w:fldChar w:fldCharType="separate"/>
        </w:r>
        <w:r w:rsidR="00ED6D97">
          <w:rPr>
            <w:noProof/>
          </w:rPr>
          <w:t>Wojtach, Sung, Truong, and Purves (2008)</w:t>
        </w:r>
        <w:r w:rsidR="00ED6D97">
          <w:fldChar w:fldCharType="end"/>
        </w:r>
      </w:hyperlink>
      <w:r w:rsidR="00784221">
        <w:t xml:space="preserve"> </w:t>
      </w:r>
      <w:r w:rsidR="0093298A">
        <w:t>found a nonlinear relationship</w:t>
      </w:r>
      <w:r w:rsidR="005B2E6C">
        <w:t xml:space="preserve"> when</w:t>
      </w:r>
      <w:r w:rsidR="00F52057">
        <w:t xml:space="preserve"> extending the tested</w:t>
      </w:r>
      <w:r w:rsidR="005B2E6C">
        <w:t xml:space="preserve"> range over</w:t>
      </w:r>
      <w:r w:rsidR="00F52057">
        <w:t xml:space="preserve"> </w:t>
      </w:r>
      <w:r w:rsidR="00383EFA">
        <w:t>faster</w:t>
      </w:r>
      <w:r w:rsidR="00F52057">
        <w:t xml:space="preserve"> speeds, over the range 10</w:t>
      </w:r>
      <w:r w:rsidR="00F52057">
        <w:rPr>
          <w:rFonts w:ascii="Calibri" w:hAnsi="Calibri"/>
        </w:rPr>
        <w:t>°</w:t>
      </w:r>
      <w:r w:rsidR="00F52057">
        <w:t xml:space="preserve">/s - </w:t>
      </w:r>
      <w:r w:rsidR="00611590">
        <w:t>4</w:t>
      </w:r>
      <w:r w:rsidR="00F52057">
        <w:t>0</w:t>
      </w:r>
      <w:r w:rsidR="00F52057">
        <w:rPr>
          <w:rFonts w:ascii="Calibri" w:hAnsi="Calibri"/>
        </w:rPr>
        <w:t>°</w:t>
      </w:r>
      <w:r w:rsidR="00F52057">
        <w:t>/s a linear relationship provides a good approximation.  This linear relationship</w:t>
      </w:r>
      <w:r>
        <w:t xml:space="preserve"> can be expressed as perceiving the bar </w:t>
      </w:r>
      <w:r w:rsidR="005B2E6C">
        <w:t>advanced</w:t>
      </w:r>
      <w:r>
        <w:t xml:space="preserve"> by a fixed amount</w:t>
      </w:r>
      <w:r w:rsidR="00784221">
        <w:t xml:space="preserve"> of time relative to the flash </w:t>
      </w:r>
      <w:r w:rsidR="00700092">
        <w:fldChar w:fldCharType="begin"/>
      </w:r>
      <w:r w:rsidR="00694D0F">
        <w:instrText xml:space="preserve"> ADDIN EN.CITE &lt;EndNote&gt;&lt;Cite&gt;&lt;Author&gt;Durant&lt;/Author&gt;&lt;Year&gt;2004&lt;/Year&gt;&lt;RecNum&gt;146&lt;/RecNum&gt;&lt;DisplayText&gt;(Durant &amp;amp; Johnston, 2004)&lt;/DisplayText&gt;&lt;record&gt;&lt;rec-number&gt;146&lt;/rec-number&gt;&lt;foreign-keys&gt;&lt;key app="EN" db-id="wfztv5v5s2vaspev0vzp9v08x9zffp5vvwwz" timestamp="1408530976"&gt;146&lt;/key&gt;&lt;/foreign-keys&gt;&lt;ref-type name="Journal Article"&gt;17&lt;/ref-type&gt;&lt;contributors&gt;&lt;authors&gt;&lt;author&gt;Durant, Szonya&lt;/author&gt;&lt;author&gt;Johnston, Alan&lt;/author&gt;&lt;/authors&gt;&lt;/contributors&gt;&lt;titles&gt;&lt;title&gt;Temporal dependence of local motion induced shifts in perceived position&lt;/title&gt;&lt;secondary-title&gt;Vision Research&lt;/secondary-title&gt;&lt;/titles&gt;&lt;periodical&gt;&lt;full-title&gt;Vision Research&lt;/full-title&gt;&lt;/periodical&gt;&lt;pages&gt;357-366&lt;/pages&gt;&lt;volume&gt;44&lt;/volume&gt;&lt;number&gt;4&lt;/number&gt;&lt;keywords&gt;&lt;keyword&gt;Psychophysics&lt;/keyword&gt;&lt;keyword&gt;Spatial localisation&lt;/keyword&gt;&lt;keyword&gt;Motion&lt;/keyword&gt;&lt;keyword&gt;Feedback&lt;/keyword&gt;&lt;keyword&gt;Interaction&lt;/keyword&gt;&lt;/keywords&gt;&lt;dates&gt;&lt;year&gt;2004&lt;/year&gt;&lt;pub-dates&gt;&lt;date&gt;2//&lt;/date&gt;&lt;/pub-dates&gt;&lt;/dates&gt;&lt;isbn&gt;0042-6989&lt;/isbn&gt;&lt;urls&gt;&lt;related-urls&gt;&lt;url&gt;http://www.sciencedirect.com/science/article/pii/S0042698903006187&lt;/url&gt;&lt;/related-urls&gt;&lt;/urls&gt;&lt;electronic-resource-num&gt;http://dx.doi.org/10.1016/j.visres.2003.09.022&lt;/electronic-resource-num&gt;&lt;/record&gt;&lt;/Cite&gt;&lt;/EndNote&gt;</w:instrText>
      </w:r>
      <w:r w:rsidR="00700092">
        <w:fldChar w:fldCharType="separate"/>
      </w:r>
      <w:r w:rsidR="00694D0F">
        <w:rPr>
          <w:noProof/>
        </w:rPr>
        <w:t>(</w:t>
      </w:r>
      <w:hyperlink w:anchor="_ENREF_9" w:tooltip="Durant, 2004 #146" w:history="1">
        <w:r w:rsidR="00ED6D97">
          <w:rPr>
            <w:noProof/>
          </w:rPr>
          <w:t>Durant &amp; Johnston, 2004</w:t>
        </w:r>
      </w:hyperlink>
      <w:r w:rsidR="00694D0F">
        <w:rPr>
          <w:noProof/>
        </w:rPr>
        <w:t>)</w:t>
      </w:r>
      <w:r w:rsidR="00700092">
        <w:fldChar w:fldCharType="end"/>
      </w:r>
      <w:r w:rsidR="00984F82">
        <w:t>, i.e. the same time travelled at a higher spee</w:t>
      </w:r>
      <w:r w:rsidR="00734EE3">
        <w:t xml:space="preserve">d leads to larger displacement. </w:t>
      </w:r>
      <w:r>
        <w:t>There is little consensus on what causes this ‘lag’</w:t>
      </w:r>
      <w:r w:rsidR="00700092">
        <w:t xml:space="preserve"> </w:t>
      </w:r>
      <w:r w:rsidR="00700092">
        <w:fldChar w:fldCharType="begin">
          <w:fldData xml:space="preserve">PEVuZE5vdGU+PENpdGU+PEF1dGhvcj5FYWdsZW1hbjwvQXV0aG9yPjxZZWFyPjIwMDA8L1llYXI+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=
</w:fldData>
        </w:fldChar>
      </w:r>
      <w:r w:rsidR="00694D0F">
        <w:instrText xml:space="preserve"> ADDIN EN.CITE </w:instrText>
      </w:r>
      <w:r w:rsidR="00694D0F">
        <w:fldChar w:fldCharType="begin">
          <w:fldData xml:space="preserve">PEVuZE5vdGU+PENpdGU+PEF1dGhvcj5FYWdsZW1hbjwvQXV0aG9yPjxZZWFyPjIwMDA8L1llYXI+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=
</w:fldData>
        </w:fldChar>
      </w:r>
      <w:r w:rsidR="00694D0F">
        <w:instrText xml:space="preserve"> ADDIN EN.CITE.DATA </w:instrText>
      </w:r>
      <w:r w:rsidR="00694D0F">
        <w:fldChar w:fldCharType="end"/>
      </w:r>
      <w:r w:rsidR="00700092">
        <w:fldChar w:fldCharType="separate"/>
      </w:r>
      <w:r w:rsidR="00694D0F">
        <w:rPr>
          <w:noProof/>
        </w:rPr>
        <w:t>(</w:t>
      </w:r>
      <w:hyperlink w:anchor="_ENREF_10" w:tooltip="Eagleman, 2000 #85" w:history="1">
        <w:r w:rsidR="00ED6D97">
          <w:rPr>
            <w:noProof/>
          </w:rPr>
          <w:t>Eagleman &amp; Sejnowski, 2000</w:t>
        </w:r>
      </w:hyperlink>
      <w:r w:rsidR="00694D0F">
        <w:rPr>
          <w:noProof/>
        </w:rPr>
        <w:t xml:space="preserve">, </w:t>
      </w:r>
      <w:hyperlink w:anchor="_ENREF_11" w:tooltip="Eagleman, 2007 #86" w:history="1">
        <w:r w:rsidR="00ED6D97">
          <w:rPr>
            <w:noProof/>
          </w:rPr>
          <w:t>2007</w:t>
        </w:r>
      </w:hyperlink>
      <w:r w:rsidR="00694D0F">
        <w:rPr>
          <w:noProof/>
        </w:rPr>
        <w:t xml:space="preserve">; </w:t>
      </w:r>
      <w:hyperlink w:anchor="_ENREF_17" w:tooltip="Krekelberg, 2000 #94" w:history="1">
        <w:r w:rsidR="00ED6D97">
          <w:rPr>
            <w:noProof/>
          </w:rPr>
          <w:t>Krekelberg &amp; Lappe, 2000a</w:t>
        </w:r>
      </w:hyperlink>
      <w:r w:rsidR="00694D0F">
        <w:rPr>
          <w:noProof/>
        </w:rPr>
        <w:t xml:space="preserve">, </w:t>
      </w:r>
      <w:hyperlink w:anchor="_ENREF_18" w:tooltip="Krekelberg, 2000 #124" w:history="1">
        <w:r w:rsidR="00ED6D97">
          <w:rPr>
            <w:noProof/>
          </w:rPr>
          <w:t>2000b</w:t>
        </w:r>
      </w:hyperlink>
      <w:r w:rsidR="00694D0F">
        <w:rPr>
          <w:noProof/>
        </w:rPr>
        <w:t xml:space="preserve">; </w:t>
      </w:r>
      <w:hyperlink w:anchor="_ENREF_22" w:tooltip="Patel, 2000 #93" w:history="1">
        <w:r w:rsidR="00ED6D97">
          <w:rPr>
            <w:noProof/>
          </w:rPr>
          <w:t>Patel, Ogmen, Bedell, &amp; Sampath, 2000</w:t>
        </w:r>
      </w:hyperlink>
      <w:r w:rsidR="00694D0F">
        <w:rPr>
          <w:noProof/>
        </w:rPr>
        <w:t xml:space="preserve">; </w:t>
      </w:r>
      <w:hyperlink w:anchor="_ENREF_26" w:tooltip="Whitney, 1998 #94" w:history="1">
        <w:r w:rsidR="00ED6D97">
          <w:rPr>
            <w:noProof/>
          </w:rPr>
          <w:t>Whitney &amp; Murakami, 1998</w:t>
        </w:r>
      </w:hyperlink>
      <w:r w:rsidR="00694D0F">
        <w:rPr>
          <w:noProof/>
        </w:rPr>
        <w:t>)</w:t>
      </w:r>
      <w:r w:rsidR="00700092">
        <w:fldChar w:fldCharType="end"/>
      </w:r>
      <w:r>
        <w:t xml:space="preserve"> </w:t>
      </w:r>
      <w:r w:rsidR="00334397">
        <w:t>but if this time component</w:t>
      </w:r>
      <w:r>
        <w:t xml:space="preserve"> is compressed in the same way as</w:t>
      </w:r>
      <w:r w:rsidR="00334397">
        <w:t xml:space="preserve"> perceived</w:t>
      </w:r>
      <w:r>
        <w:t xml:space="preserve"> duration</w:t>
      </w:r>
      <w:r w:rsidR="00611590">
        <w:t>,</w:t>
      </w:r>
      <w:r>
        <w:t xml:space="preserve"> this implicates the same underlying mechanisms playing a role</w:t>
      </w:r>
      <w:r w:rsidRPr="008E4A5B">
        <w:t xml:space="preserve">. </w:t>
      </w:r>
      <w:hyperlink w:anchor="_ENREF_13" w:tooltip="Hogendoorn, 2010 #95" w:history="1">
        <w:r w:rsidR="00ED6D97">
          <w:fldChar w:fldCharType="begin"/>
        </w:r>
        <w:r w:rsidR="00ED6D97">
          <w:instrText xml:space="preserve"> ADDIN EN.CITE &lt;EndNote&gt;&lt;Cite AuthorYear="1"&gt;&lt;Author&gt;Hogendoorn&lt;/Author&gt;&lt;Year&gt;2010&lt;/Year&gt;&lt;RecNum&gt;95&lt;/RecNum&gt;&lt;DisplayText&gt;Hogendoorn, Verstraten, and Johnston (2010)&lt;/DisplayText&gt;&lt;record&gt;&lt;rec-number&gt;95&lt;/rec-number&gt;&lt;foreign-keys&gt;&lt;key app="EN" db-id="wfztv5v5s2vaspev0vzp9v08x9zffp5vvwwz" timestamp="1407954107"&gt;95&lt;/key&gt;&lt;/foreign-keys&gt;&lt;ref-type name="Journal Article"&gt;17&lt;/ref-type&gt;&lt;contributors&gt;&lt;authors&gt;&lt;author&gt;Hogendoorn, Hinze&lt;/author&gt;&lt;author&gt;Verstraten, Frans AJ&lt;/author&gt;&lt;author&gt;Johnston, Alan&lt;/author&gt;&lt;/authors&gt;&lt;/contributors&gt;&lt;titles&gt;&lt;title&gt;Spatially localized time shifts of the perceptual stream&lt;/title&gt;&lt;secondary-title&gt;Frontiers in psychology&lt;/secondary-title&gt;&lt;/titles&gt;&lt;periodical&gt;&lt;full-title&gt;Frontiers in Psychology&lt;/full-title&gt;&lt;/periodical&gt;&lt;volume&gt;1&lt;/volume&gt;&lt;dates&gt;&lt;year&gt;2010&lt;/year&gt;&lt;/dates&gt;&lt;urls&gt;&lt;/urls&gt;&lt;/record&gt;&lt;/Cite&gt;&lt;/EndNote&gt;</w:instrText>
        </w:r>
        <w:r w:rsidR="00ED6D97">
          <w:fldChar w:fldCharType="separate"/>
        </w:r>
        <w:r w:rsidR="00ED6D97">
          <w:rPr>
            <w:noProof/>
          </w:rPr>
          <w:t>Hogendoorn, Verstraten, and Johnston (2010)</w:t>
        </w:r>
        <w:r w:rsidR="00ED6D97">
          <w:fldChar w:fldCharType="end"/>
        </w:r>
      </w:hyperlink>
      <w:r w:rsidRPr="008E4A5B">
        <w:t xml:space="preserve"> </w:t>
      </w:r>
      <w:r w:rsidR="008E4A5B">
        <w:t>indirectly investigated the same question using a paradigm reliant on the presentation of several moving clock faces, one of which was cued at a given time point, with participants reporting th</w:t>
      </w:r>
      <w:r w:rsidR="00334397">
        <w:t>e position of the clock hand at</w:t>
      </w:r>
      <w:r w:rsidR="008E4A5B">
        <w:t xml:space="preserve"> the cued time.  The perceived positions </w:t>
      </w:r>
      <w:proofErr w:type="gramStart"/>
      <w:r w:rsidR="008E4A5B">
        <w:t>were compared</w:t>
      </w:r>
      <w:proofErr w:type="gramEnd"/>
      <w:r w:rsidR="008E4A5B">
        <w:t xml:space="preserve"> with and without flicker adaptation.  Although they never </w:t>
      </w:r>
      <w:r w:rsidR="008E4A5B">
        <w:lastRenderedPageBreak/>
        <w:t xml:space="preserve">explicitly report the size of the </w:t>
      </w:r>
      <w:r w:rsidR="005E181F">
        <w:t>F</w:t>
      </w:r>
      <w:r w:rsidR="008E4A5B">
        <w:t>lash-</w:t>
      </w:r>
      <w:r w:rsidR="005E181F">
        <w:t>L</w:t>
      </w:r>
      <w:r w:rsidR="008E4A5B">
        <w:t>ag effect</w:t>
      </w:r>
      <w:r w:rsidR="00334397">
        <w:t>,</w:t>
      </w:r>
      <w:r w:rsidR="008E4A5B">
        <w:t xml:space="preserve"> from their results we can infer an increased temporal component – in the opposite direction to what we would </w:t>
      </w:r>
      <w:proofErr w:type="spellStart"/>
      <w:r w:rsidR="008E4A5B">
        <w:t>hypothesise</w:t>
      </w:r>
      <w:proofErr w:type="spellEnd"/>
      <w:r w:rsidR="005E181F">
        <w:t>,</w:t>
      </w:r>
      <w:r w:rsidR="006C4823">
        <w:t xml:space="preserve"> as high temporal frequency adaptation compresses duration </w:t>
      </w:r>
      <w:r w:rsidR="006C4823">
        <w:fldChar w:fldCharType="begin"/>
      </w:r>
      <w:r w:rsidR="00694D0F">
        <w:instrText xml:space="preserve"> ADDIN EN.CITE &lt;EndNote&gt;&lt;Cite&gt;&lt;Author&gt;Johnston&lt;/Author&gt;&lt;Year&gt;2006&lt;/Year&gt;&lt;RecNum&gt;1&lt;/RecNum&gt;&lt;DisplayText&gt;(Johnston et al., 2006)&lt;/DisplayText&gt;&lt;record&gt;&lt;rec-number&gt;1&lt;/rec-number&gt;&lt;foreign-keys&gt;&lt;key app="EN" db-id="wfztv5v5s2vaspev0vzp9v08x9zffp5vvwwz" timestamp="1404430860"&gt;1&lt;/key&gt;&lt;/foreign-keys&gt;&lt;ref-type name="Journal Article"&gt;17&lt;/ref-type&gt;&lt;contributors&gt;&lt;authors&gt;&lt;author&gt;Johnston, A.&lt;/author&gt;&lt;author&gt;Arnold, D. H.&lt;/author&gt;&lt;author&gt;Nishida, S.&lt;/author&gt;&lt;/authors&gt;&lt;/contributors&gt;&lt;auth-address&gt;Department of Psychology, University College London, London WC1E 6BT, United Kingdom. a.johnston@ucl.ac.uk&lt;/auth-address&gt;&lt;titles&gt;&lt;title&gt;Spatially localized distortions of event time&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472-9&lt;/pages&gt;&lt;volume&gt;16&lt;/volume&gt;&lt;number&gt;5&lt;/number&gt;&lt;section&gt;472&lt;/section&gt;&lt;keywords&gt;&lt;keyword&gt;Adaptation, Physiological&lt;/keyword&gt;&lt;keyword&gt;Biological Clocks/*physiology&lt;/keyword&gt;&lt;keyword&gt;Humans&lt;/keyword&gt;&lt;keyword&gt;Models, Biological&lt;/keyword&gt;&lt;keyword&gt;Motion Perception&lt;/keyword&gt;&lt;keyword&gt;Nerve Net/*physiology&lt;/keyword&gt;&lt;keyword&gt;*Time Perception&lt;/keyword&gt;&lt;keyword&gt;Visual Perception/physiology&lt;/keyword&gt;&lt;/keywords&gt;&lt;dates&gt;&lt;year&gt;2006&lt;/year&gt;&lt;pub-dates&gt;&lt;date&gt;Mar 7&lt;/date&gt;&lt;/pub-dates&gt;&lt;/dates&gt;&lt;isbn&gt;0960-9822 (Print)&amp;#xD;0960-9822 (Linking)&lt;/isbn&gt;&lt;accession-num&gt;16527741&lt;/accession-num&gt;&lt;urls&gt;&lt;related-urls&gt;&lt;url&gt;http://www.ncbi.nlm.nih.gov/pubmed/16527741&lt;/url&gt;&lt;/related-urls&gt;&lt;/urls&gt;&lt;electronic-resource-num&gt;10.1016/j.cub.2006.01.032&lt;/electronic-resource-num&gt;&lt;/record&gt;&lt;/Cite&gt;&lt;/EndNote&gt;</w:instrText>
      </w:r>
      <w:r w:rsidR="006C4823">
        <w:fldChar w:fldCharType="separate"/>
      </w:r>
      <w:r w:rsidR="00694D0F">
        <w:rPr>
          <w:noProof/>
        </w:rPr>
        <w:t>(</w:t>
      </w:r>
      <w:hyperlink w:anchor="_ENREF_14" w:tooltip="Johnston, 2006 #1" w:history="1">
        <w:r w:rsidR="00ED6D97">
          <w:rPr>
            <w:noProof/>
          </w:rPr>
          <w:t>Johnston et al., 2006</w:t>
        </w:r>
      </w:hyperlink>
      <w:r w:rsidR="00694D0F">
        <w:rPr>
          <w:noProof/>
        </w:rPr>
        <w:t>)</w:t>
      </w:r>
      <w:r w:rsidR="006C4823">
        <w:fldChar w:fldCharType="end"/>
      </w:r>
      <w:r w:rsidR="00D125B3">
        <w:t>,</w:t>
      </w:r>
      <w:r w:rsidR="006C4823">
        <w:t xml:space="preserve"> so would be expected to reduce the temporal component</w:t>
      </w:r>
      <w:r w:rsidR="00E5650B">
        <w:t xml:space="preserve">. </w:t>
      </w:r>
      <w:r w:rsidR="00334397">
        <w:t>Our</w:t>
      </w:r>
      <w:r w:rsidR="008E4A5B">
        <w:t xml:space="preserve"> work aims </w:t>
      </w:r>
      <w:r w:rsidR="00334397">
        <w:t xml:space="preserve">to investigate this further by </w:t>
      </w:r>
      <w:r w:rsidR="008E4A5B">
        <w:t>u</w:t>
      </w:r>
      <w:r w:rsidR="00334397">
        <w:t>s</w:t>
      </w:r>
      <w:r w:rsidR="008E4A5B">
        <w:t xml:space="preserve">ing the simplest form of the </w:t>
      </w:r>
      <w:r w:rsidR="005E181F">
        <w:t>F</w:t>
      </w:r>
      <w:r w:rsidR="008E4A5B">
        <w:t>lash-</w:t>
      </w:r>
      <w:r w:rsidR="005E181F">
        <w:t>L</w:t>
      </w:r>
      <w:r w:rsidR="008E4A5B">
        <w:t xml:space="preserve">ag effect and reducing it to a purely perceptual question of perceived alignment, removing any possible effect of shifting attention to the cued clock and </w:t>
      </w:r>
      <w:r w:rsidR="00611590">
        <w:t xml:space="preserve">reducing </w:t>
      </w:r>
      <w:r w:rsidR="008E4A5B">
        <w:t>reli</w:t>
      </w:r>
      <w:r w:rsidR="00611590">
        <w:t>a</w:t>
      </w:r>
      <w:r w:rsidR="008E4A5B">
        <w:t>n</w:t>
      </w:r>
      <w:r w:rsidR="00611590">
        <w:t>ce</w:t>
      </w:r>
      <w:r w:rsidR="008E4A5B">
        <w:t xml:space="preserve"> on memory to judge position.  </w:t>
      </w:r>
      <w:r w:rsidR="006C4823">
        <w:t>Furthermore,</w:t>
      </w:r>
      <w:r w:rsidR="008E4A5B">
        <w:t xml:space="preserve"> by comparing the effect of adaptation on two speeds we can build a fuller description of the specific effect of flicker adapt</w:t>
      </w:r>
      <w:r w:rsidR="00056ABC">
        <w:t>ation on the</w:t>
      </w:r>
      <w:r w:rsidR="008E4A5B">
        <w:t xml:space="preserve"> </w:t>
      </w:r>
      <w:r w:rsidR="005E181F">
        <w:t>F</w:t>
      </w:r>
      <w:r w:rsidR="008E4A5B">
        <w:t>lash-</w:t>
      </w:r>
      <w:r w:rsidR="005E181F">
        <w:t>L</w:t>
      </w:r>
      <w:r w:rsidR="008E4A5B">
        <w:t>ag illusion.</w:t>
      </w:r>
      <w:r w:rsidR="00383EFA">
        <w:t xml:space="preserve"> </w:t>
      </w:r>
      <w:r>
        <w:t>High TF adaptatio</w:t>
      </w:r>
      <w:r w:rsidR="009770E3">
        <w:t xml:space="preserve">n also reduces perceived speed </w:t>
      </w:r>
      <w:r w:rsidR="009770E3">
        <w:fldChar w:fldCharType="begin">
          <w:fldData xml:space="preserve">PEVuZE5vdGU+PENpdGU+PEF1dGhvcj5IYW1tZXR0PC9BdXRob3I+PFllYXI+MjAwMDwvWWVhcj48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</w:fldData>
        </w:fldChar>
      </w:r>
      <w:r w:rsidR="00694D0F">
        <w:instrText xml:space="preserve"> ADDIN EN.CITE </w:instrText>
      </w:r>
      <w:r w:rsidR="00694D0F">
        <w:fldChar w:fldCharType="begin">
          <w:fldData xml:space="preserve">PEVuZE5vdGU+PENpdGU+PEF1dGhvcj5IYW1tZXR0PC9BdXRob3I+PFllYXI+MjAwMDwvWWVhcj48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</w:fldData>
        </w:fldChar>
      </w:r>
      <w:r w:rsidR="00694D0F">
        <w:instrText xml:space="preserve"> ADDIN EN.CITE.DATA </w:instrText>
      </w:r>
      <w:r w:rsidR="00694D0F">
        <w:fldChar w:fldCharType="end"/>
      </w:r>
      <w:r w:rsidR="009770E3">
        <w:fldChar w:fldCharType="separate"/>
      </w:r>
      <w:r w:rsidR="00694D0F">
        <w:rPr>
          <w:noProof/>
        </w:rPr>
        <w:t>(</w:t>
      </w:r>
      <w:hyperlink w:anchor="_ENREF_12" w:tooltip="Hammett, 2000 #143" w:history="1">
        <w:r w:rsidR="00ED6D97">
          <w:rPr>
            <w:noProof/>
          </w:rPr>
          <w:t>Hammett, Thompson, &amp; Bedingham, 2000</w:t>
        </w:r>
      </w:hyperlink>
      <w:r w:rsidR="00694D0F">
        <w:rPr>
          <w:noProof/>
        </w:rPr>
        <w:t xml:space="preserve">; </w:t>
      </w:r>
      <w:hyperlink w:anchor="_ENREF_14" w:tooltip="Johnston, 2006 #1" w:history="1">
        <w:r w:rsidR="00ED6D97">
          <w:rPr>
            <w:noProof/>
          </w:rPr>
          <w:t>Johnston et al., 2006</w:t>
        </w:r>
      </w:hyperlink>
      <w:r w:rsidR="00694D0F">
        <w:rPr>
          <w:noProof/>
        </w:rPr>
        <w:t xml:space="preserve">; </w:t>
      </w:r>
      <w:hyperlink w:anchor="_ENREF_24" w:tooltip="Smith, 1994 #112" w:history="1">
        <w:r w:rsidR="00ED6D97">
          <w:rPr>
            <w:noProof/>
          </w:rPr>
          <w:t>Smith &amp; Edgar, 1994</w:t>
        </w:r>
      </w:hyperlink>
      <w:r w:rsidR="00694D0F">
        <w:rPr>
          <w:noProof/>
        </w:rPr>
        <w:t xml:space="preserve">; </w:t>
      </w:r>
      <w:hyperlink w:anchor="_ENREF_25" w:tooltip="Thompson, 1983 #141" w:history="1">
        <w:r w:rsidR="00ED6D97">
          <w:rPr>
            <w:noProof/>
          </w:rPr>
          <w:t>Thompson, 1983</w:t>
        </w:r>
      </w:hyperlink>
      <w:r w:rsidR="00694D0F">
        <w:rPr>
          <w:noProof/>
        </w:rPr>
        <w:t>)</w:t>
      </w:r>
      <w:r w:rsidR="009770E3">
        <w:fldChar w:fldCharType="end"/>
      </w:r>
      <w:r>
        <w:t>, which could also reduce the Flash-Lag effect if it is dependent on perceived speed, thus the effect of perceived speed must be ruled out to i</w:t>
      </w:r>
      <w:r w:rsidR="00334397">
        <w:t xml:space="preserve">nfer direct duration adaptation, as in the </w:t>
      </w:r>
      <w:proofErr w:type="spellStart"/>
      <w:r w:rsidR="00334397">
        <w:t>Hogendoorn</w:t>
      </w:r>
      <w:proofErr w:type="spellEnd"/>
      <w:r w:rsidR="00334397">
        <w:t xml:space="preserve"> et al. (2010) study.</w:t>
      </w:r>
      <w:r>
        <w:t xml:space="preserve"> Therefore, this study contains two</w:t>
      </w:r>
      <w:r w:rsidR="00DD50C1">
        <w:t xml:space="preserve"> main</w:t>
      </w:r>
      <w:r>
        <w:t xml:space="preserve"> experiments, one measuring the effect of low and high TF adaptation on the Flash-Lag illusion and a second measuring the effect of low and high TF adaptation on the perceived speed of the moving object. </w:t>
      </w:r>
      <w:r w:rsidR="00DD50C1">
        <w:t xml:space="preserve">Additionally we run a control experiment to verify that temporal duration compression </w:t>
      </w:r>
      <w:proofErr w:type="gramStart"/>
      <w:r w:rsidR="00DD50C1">
        <w:t>has been induced</w:t>
      </w:r>
      <w:proofErr w:type="gramEnd"/>
      <w:r w:rsidR="00DD50C1">
        <w:t xml:space="preserve"> in our stimulus set up.</w:t>
      </w:r>
      <w:r>
        <w:t xml:space="preserve"> We find change in perceived speed cannot fully explain the change in Flash-Lag, concluding that TF adaptation compresses the Flash-Lag time component. </w:t>
      </w:r>
    </w:p>
    <w:p w14:paraId="5C89D5A9" w14:textId="77777777" w:rsidR="00B30968" w:rsidRDefault="00103F46">
      <w:pPr>
        <w:pStyle w:val="Heading1"/>
        <w:numPr>
          <w:ilvl w:val="0"/>
          <w:numId w:val="1"/>
        </w:numPr>
        <w:rPr>
          <w:sz w:val="24"/>
        </w:rPr>
      </w:pPr>
      <w:r>
        <w:rPr>
          <w:sz w:val="24"/>
        </w:rPr>
        <w:t>Materials and Methods</w:t>
      </w:r>
    </w:p>
    <w:p w14:paraId="2ED6AC95" w14:textId="77777777" w:rsidR="00B30968" w:rsidRDefault="00B30968">
      <w:pPr>
        <w:pStyle w:val="Heading1"/>
        <w:ind w:left="786"/>
        <w:rPr>
          <w:sz w:val="24"/>
        </w:rPr>
      </w:pPr>
    </w:p>
    <w:p w14:paraId="7CA79117" w14:textId="77777777" w:rsidR="00B30968" w:rsidRDefault="00103F46">
      <w:pPr>
        <w:pStyle w:val="Heading1"/>
        <w:rPr>
          <w:sz w:val="24"/>
        </w:rPr>
      </w:pPr>
      <w:r>
        <w:rPr>
          <w:sz w:val="24"/>
        </w:rPr>
        <w:t>3.1 Participants and equipment</w:t>
      </w:r>
    </w:p>
    <w:p w14:paraId="43760BB4" w14:textId="4D394BC6" w:rsidR="00B30968" w:rsidRDefault="00103F46">
      <w:pPr>
        <w:pStyle w:val="NoSpacing"/>
        <w:rPr>
          <w:sz w:val="20"/>
        </w:rPr>
      </w:pPr>
      <w:r>
        <w:t xml:space="preserve">The same six participants (authors ER and SD with four naive participants) with normal or corrected to normal visual acuity participated in </w:t>
      </w:r>
      <w:r w:rsidR="003868D3">
        <w:t>Flash-Lag and speed</w:t>
      </w:r>
      <w:r w:rsidR="00D125B3">
        <w:t xml:space="preserve"> </w:t>
      </w:r>
      <w:r>
        <w:t xml:space="preserve">experiments. Stimuli </w:t>
      </w:r>
      <w:proofErr w:type="gramStart"/>
      <w:r>
        <w:t>were displayed</w:t>
      </w:r>
      <w:proofErr w:type="gramEnd"/>
      <w:r>
        <w:t xml:space="preserve"> on a linearized display Sony Trinitron monitor in a darkened room using a resolution of 800</w:t>
      </w:r>
      <w:r>
        <w:rPr>
          <w:rFonts w:ascii="Symbol" w:hAnsi="Symbol"/>
        </w:rPr>
        <w:t></w:t>
      </w:r>
      <w:r>
        <w:t xml:space="preserve">600 and refresh rate of 100Hz with a Cambridge Research Systems (CRS) </w:t>
      </w:r>
      <w:proofErr w:type="spellStart"/>
      <w:r>
        <w:t>ViSaGe</w:t>
      </w:r>
      <w:proofErr w:type="spellEnd"/>
      <w:r>
        <w:t xml:space="preserve"> system controlled by </w:t>
      </w:r>
      <w:proofErr w:type="spellStart"/>
      <w:r>
        <w:t>Mathworks</w:t>
      </w:r>
      <w:proofErr w:type="spellEnd"/>
      <w:r>
        <w:t xml:space="preserve"> MATLAB v7.5.0. Participants viewed stimuli with aid of a chinrest at a di</w:t>
      </w:r>
      <w:r w:rsidR="00D62426">
        <w:t>stance of 57cm from the screen and ga</w:t>
      </w:r>
      <w:r>
        <w:t>v</w:t>
      </w:r>
      <w:r w:rsidR="00D62426">
        <w:t>e</w:t>
      </w:r>
      <w:r>
        <w:t xml:space="preserve"> responses on a CRS CT6 remote button box with a CRS VET eye tracking system used to check fixation.  Data analysis was performed using </w:t>
      </w:r>
      <w:proofErr w:type="spellStart"/>
      <w:r>
        <w:t>Mathworks</w:t>
      </w:r>
      <w:proofErr w:type="spellEnd"/>
      <w:r>
        <w:t xml:space="preserve"> MATLAB v7.5.0 with the </w:t>
      </w:r>
      <w:proofErr w:type="spellStart"/>
      <w:r>
        <w:t>Palamedes</w:t>
      </w:r>
      <w:proofErr w:type="spellEnd"/>
      <w:r>
        <w:t xml:space="preserve"> toolbox </w:t>
      </w:r>
      <w:r w:rsidR="009770E3">
        <w:fldChar w:fldCharType="begin"/>
      </w:r>
      <w:r w:rsidR="00694D0F">
        <w:instrText xml:space="preserve"> ADDIN EN.CITE &lt;EndNote&gt;&lt;Cite&gt;&lt;Author&gt;Kingdom&lt;/Author&gt;&lt;Year&gt;2009&lt;/Year&gt;&lt;RecNum&gt;96&lt;/RecNum&gt;&lt;DisplayText&gt;(Kingdom &amp;amp; Prins, 2009)&lt;/DisplayText&gt;&lt;record&gt;&lt;rec-number&gt;96&lt;/rec-number&gt;&lt;foreign-keys&gt;&lt;key app="EN" db-id="wfztv5v5s2vaspev0vzp9v08x9zffp5vvwwz" timestamp="1407954449"&gt;96&lt;/key&gt;&lt;/foreign-keys&gt;&lt;ref-type name="Book"&gt;6&lt;/ref-type&gt;&lt;contributors&gt;&lt;authors&gt;&lt;author&gt;Kingdom, Frederick &lt;/author&gt;&lt;author&gt;Prins, Nicolaas&lt;/author&gt;&lt;/authors&gt;&lt;/contributors&gt;&lt;titles&gt;&lt;title&gt;Psychophysics: a practical introduction&lt;/title&gt;&lt;/titles&gt;&lt;dates&gt;&lt;year&gt;2009&lt;/year&gt;&lt;/dates&gt;&lt;publisher&gt;Academic Press&lt;/publisher&gt;&lt;isbn&gt;0080920225&lt;/isbn&gt;&lt;urls&gt;&lt;/urls&gt;&lt;/record&gt;&lt;/Cite&gt;&lt;/EndNote&gt;</w:instrText>
      </w:r>
      <w:r w:rsidR="009770E3">
        <w:fldChar w:fldCharType="separate"/>
      </w:r>
      <w:r w:rsidR="00694D0F">
        <w:rPr>
          <w:noProof/>
        </w:rPr>
        <w:t>(</w:t>
      </w:r>
      <w:hyperlink w:anchor="_ENREF_16" w:tooltip="Kingdom, 2009 #96" w:history="1">
        <w:r w:rsidR="00ED6D97">
          <w:rPr>
            <w:noProof/>
          </w:rPr>
          <w:t>Kingdom &amp; Prins, 2009</w:t>
        </w:r>
      </w:hyperlink>
      <w:r w:rsidR="00694D0F">
        <w:rPr>
          <w:noProof/>
        </w:rPr>
        <w:t>)</w:t>
      </w:r>
      <w:r w:rsidR="009770E3">
        <w:fldChar w:fldCharType="end"/>
      </w:r>
      <w:r w:rsidR="009770E3">
        <w:t xml:space="preserve"> </w:t>
      </w:r>
      <w:r>
        <w:t xml:space="preserve">used for bootstrapping. An internal ethics board granted approval to </w:t>
      </w:r>
      <w:r>
        <w:lastRenderedPageBreak/>
        <w:t>perform this experiment</w:t>
      </w:r>
      <w:r w:rsidR="000471EE">
        <w:t xml:space="preserve"> in accordance with guidelines from the British Psychological </w:t>
      </w:r>
      <w:r w:rsidR="00591F62">
        <w:t>Society, which</w:t>
      </w:r>
      <w:r w:rsidR="000471EE">
        <w:t xml:space="preserve"> follow the declaration of Helsinki</w:t>
      </w:r>
      <w:r>
        <w:t>.</w:t>
      </w:r>
      <w:r>
        <w:rPr>
          <w:sz w:val="20"/>
        </w:rPr>
        <w:tab/>
      </w:r>
    </w:p>
    <w:p w14:paraId="22ABC50B" w14:textId="77777777" w:rsidR="00B30968" w:rsidRDefault="00103F46">
      <w:pPr>
        <w:pStyle w:val="Heading2"/>
        <w:rPr>
          <w:sz w:val="22"/>
        </w:rPr>
      </w:pPr>
      <w:r>
        <w:rPr>
          <w:sz w:val="22"/>
        </w:rPr>
        <w:t>3.2 Flash-Lag Experiment Procedure</w:t>
      </w:r>
    </w:p>
    <w:p w14:paraId="32B309DE" w14:textId="56306697" w:rsidR="00B30968" w:rsidRDefault="00103F46" w:rsidP="00444542">
      <w:pPr>
        <w:pStyle w:val="NoSpacing"/>
        <w:spacing w:before="240"/>
      </w:pPr>
      <w:r>
        <w:t>Participants fixate</w:t>
      </w:r>
      <w:r w:rsidR="004E013D">
        <w:t>d</w:t>
      </w:r>
      <w:r>
        <w:t xml:space="preserve"> </w:t>
      </w:r>
      <w:r w:rsidR="004E013D">
        <w:t>up</w:t>
      </w:r>
      <w:r>
        <w:t>on a centrally positioned red circle (0.5</w:t>
      </w:r>
      <w:r>
        <w:rPr>
          <w:rFonts w:cs="Times New Roman"/>
        </w:rPr>
        <w:t>° diameter) with a mid-grey background (63 cdm</w:t>
      </w:r>
      <w:r>
        <w:rPr>
          <w:rFonts w:cs="Times New Roman"/>
          <w:vertAlign w:val="superscript"/>
        </w:rPr>
        <w:t>-2</w:t>
      </w:r>
      <w:r>
        <w:rPr>
          <w:rFonts w:cs="Times New Roman"/>
        </w:rPr>
        <w:t>)</w:t>
      </w:r>
      <w:r>
        <w:t>. In the 5Hz and 20Hz conditions, an adapting square-wave grating (36.4</w:t>
      </w:r>
      <w:r>
        <w:rPr>
          <w:rFonts w:cs="Times New Roman"/>
        </w:rPr>
        <w:t>°</w:t>
      </w:r>
      <w:r w:rsidR="005D4D25">
        <w:t xml:space="preserve"> x 6°, spatial frequency 2 cycles/degree</w:t>
      </w:r>
      <w:r w:rsidR="00594D02">
        <w:t xml:space="preserve"> - </w:t>
      </w:r>
      <w:r w:rsidR="00444542">
        <w:t xml:space="preserve">chosen </w:t>
      </w:r>
      <w:r w:rsidR="00095934">
        <w:t>to lie within a detectable range, allowing for many cycles</w:t>
      </w:r>
      <w:r w:rsidR="00EB7A36">
        <w:t xml:space="preserve"> to be displayed </w:t>
      </w:r>
      <w:r w:rsidR="00095934">
        <w:t xml:space="preserve"> </w:t>
      </w:r>
      <w:r w:rsidR="00444542">
        <w:t>and it</w:t>
      </w:r>
      <w:r w:rsidR="00EB7A36">
        <w:t xml:space="preserve"> also</w:t>
      </w:r>
      <w:r w:rsidR="00444542">
        <w:t xml:space="preserve"> approximates bar width</w:t>
      </w:r>
      <w:r w:rsidR="00594D02">
        <w:t>)</w:t>
      </w:r>
      <w:r>
        <w:t xml:space="preserve"> appear</w:t>
      </w:r>
      <w:r w:rsidR="004E013D">
        <w:t>ed</w:t>
      </w:r>
      <w:r>
        <w:t xml:space="preserve"> centered on screen (Figure 1a), </w:t>
      </w:r>
      <w:r w:rsidR="004E013D">
        <w:t>with a counter-phase flicker</w:t>
      </w:r>
      <w:r>
        <w:t xml:space="preserve"> in a sinusoidal temporal pattern (Luminance: 41 - 82cdm</w:t>
      </w:r>
      <w:r>
        <w:rPr>
          <w:vertAlign w:val="superscript"/>
        </w:rPr>
        <w:t>-2</w:t>
      </w:r>
      <w:r w:rsidR="004E013D">
        <w:t xml:space="preserve">, Michelson contrast: 0.333). </w:t>
      </w:r>
      <w:r>
        <w:t xml:space="preserve">For the control, no adapting grating </w:t>
      </w:r>
      <w:proofErr w:type="gramStart"/>
      <w:r>
        <w:t>was shown</w:t>
      </w:r>
      <w:proofErr w:type="gramEnd"/>
      <w:r>
        <w:t xml:space="preserve">. A white </w:t>
      </w:r>
      <w:r>
        <w:rPr>
          <w:rFonts w:cs="Times New Roman"/>
        </w:rPr>
        <w:t>(124 cdm</w:t>
      </w:r>
      <w:r>
        <w:rPr>
          <w:rFonts w:cs="Times New Roman"/>
          <w:vertAlign w:val="superscript"/>
        </w:rPr>
        <w:t>-2</w:t>
      </w:r>
      <w:r>
        <w:rPr>
          <w:rFonts w:cs="Times New Roman"/>
        </w:rPr>
        <w:t xml:space="preserve">) </w:t>
      </w:r>
      <w:r>
        <w:t xml:space="preserve"> horizontally moving bar (0.33</w:t>
      </w:r>
      <w:r>
        <w:rPr>
          <w:rFonts w:cs="Times New Roman"/>
        </w:rPr>
        <w:t>°</w:t>
      </w:r>
      <w:r>
        <w:rPr>
          <w:rFonts w:cs="Times New Roman"/>
          <w:vertAlign w:val="superscript"/>
        </w:rPr>
        <w:t xml:space="preserve"> </w:t>
      </w:r>
      <w:r>
        <w:t>x 0.67</w:t>
      </w:r>
      <w:r w:rsidR="004E013D">
        <w:rPr>
          <w:rFonts w:cs="Times New Roman"/>
        </w:rPr>
        <w:t>°) appeared</w:t>
      </w:r>
      <w:r>
        <w:rPr>
          <w:rFonts w:cs="Times New Roman"/>
        </w:rPr>
        <w:t xml:space="preserve"> </w:t>
      </w:r>
      <w:r w:rsidR="004E013D">
        <w:rPr>
          <w:rFonts w:cs="Times New Roman"/>
        </w:rPr>
        <w:t>at</w:t>
      </w:r>
      <w:r>
        <w:rPr>
          <w:rFonts w:cs="Times New Roman"/>
        </w:rPr>
        <w:t xml:space="preserve"> one of four points , either 2°  above/below fixation and 10° left/right of fixation and move</w:t>
      </w:r>
      <w:r w:rsidR="004E013D">
        <w:rPr>
          <w:rFonts w:cs="Times New Roman"/>
        </w:rPr>
        <w:t>d</w:t>
      </w:r>
      <w:r>
        <w:rPr>
          <w:rFonts w:cs="Times New Roman"/>
        </w:rPr>
        <w:t xml:space="preserve"> toward fixation</w:t>
      </w:r>
      <w:r w:rsidR="0043558B">
        <w:rPr>
          <w:rFonts w:cs="Times New Roman"/>
        </w:rPr>
        <w:t xml:space="preserve"> (all measurements are to the </w:t>
      </w:r>
      <w:proofErr w:type="spellStart"/>
      <w:r w:rsidR="0043558B">
        <w:rPr>
          <w:rFonts w:cs="Times New Roman"/>
        </w:rPr>
        <w:t>centre</w:t>
      </w:r>
      <w:proofErr w:type="spellEnd"/>
      <w:r w:rsidR="0043558B">
        <w:rPr>
          <w:rFonts w:cs="Times New Roman"/>
        </w:rPr>
        <w:t xml:space="preserve"> of the bar)</w:t>
      </w:r>
      <w:r>
        <w:rPr>
          <w:rFonts w:cs="Times New Roman"/>
        </w:rPr>
        <w:t xml:space="preserve">. The </w:t>
      </w:r>
      <w:r w:rsidR="001C1D34">
        <w:rPr>
          <w:rFonts w:cs="Times New Roman"/>
        </w:rPr>
        <w:t xml:space="preserve">bar appeared ~0.6s after the adaptor with the </w:t>
      </w:r>
      <w:r>
        <w:rPr>
          <w:rFonts w:cs="Times New Roman"/>
        </w:rPr>
        <w:t>exact appearance</w:t>
      </w:r>
      <w:r w:rsidR="004E013D">
        <w:rPr>
          <w:rFonts w:cs="Times New Roman"/>
        </w:rPr>
        <w:t xml:space="preserve"> and disappearance positions</w:t>
      </w:r>
      <w:r>
        <w:rPr>
          <w:rFonts w:cs="Times New Roman"/>
        </w:rPr>
        <w:t xml:space="preserve"> jittered </w:t>
      </w:r>
      <w:r>
        <w:rPr>
          <w:rFonts w:cs="Times New Roman"/>
          <w:vertAlign w:val="subscript"/>
        </w:rPr>
        <w:t xml:space="preserve">  </w:t>
      </w:r>
      <w:r>
        <w:t>+/-</w:t>
      </w:r>
      <w:r>
        <w:rPr>
          <w:rFonts w:cs="Times New Roman"/>
          <w:vertAlign w:val="subscript"/>
        </w:rPr>
        <w:t xml:space="preserve"> </w:t>
      </w:r>
      <w:r>
        <w:rPr>
          <w:rFonts w:cs="Times New Roman"/>
        </w:rPr>
        <w:t>1° trial-to-trial (Figure 1b). At a point along the bar’s trajectory, a white circular</w:t>
      </w:r>
      <w:r w:rsidR="004E013D">
        <w:rPr>
          <w:rFonts w:cs="Times New Roman"/>
        </w:rPr>
        <w:t xml:space="preserve"> flash (diameter: 0.33°) appeared</w:t>
      </w:r>
      <w:r>
        <w:rPr>
          <w:rFonts w:cs="Times New Roman"/>
        </w:rPr>
        <w:t xml:space="preserve"> (10ms, 1 frame) vertically on the opposite side to the bar, 2° away from fixation, horizontally jittered +/-</w:t>
      </w:r>
      <w:r>
        <w:rPr>
          <w:rFonts w:cs="Times New Roman"/>
          <w:vertAlign w:val="subscript"/>
        </w:rPr>
        <w:t xml:space="preserve">  </w:t>
      </w:r>
      <w:r>
        <w:rPr>
          <w:rFonts w:cs="Times New Roman"/>
        </w:rPr>
        <w:t>2° from fixation (Figure 1c) and the bar continue</w:t>
      </w:r>
      <w:r w:rsidR="004E013D">
        <w:rPr>
          <w:rFonts w:cs="Times New Roman"/>
        </w:rPr>
        <w:t>d</w:t>
      </w:r>
      <w:r>
        <w:rPr>
          <w:rFonts w:cs="Times New Roman"/>
        </w:rPr>
        <w:t xml:space="preserve"> </w:t>
      </w:r>
      <w:r w:rsidR="004E013D">
        <w:rPr>
          <w:rFonts w:cs="Times New Roman"/>
        </w:rPr>
        <w:t xml:space="preserve">moving </w:t>
      </w:r>
      <w:r>
        <w:rPr>
          <w:rFonts w:cs="Times New Roman"/>
        </w:rPr>
        <w:t xml:space="preserve"> until </w:t>
      </w:r>
      <w:r w:rsidR="004E013D">
        <w:rPr>
          <w:rFonts w:cs="Times New Roman"/>
        </w:rPr>
        <w:t xml:space="preserve">it </w:t>
      </w:r>
      <w:r>
        <w:rPr>
          <w:rFonts w:cs="Times New Roman"/>
        </w:rPr>
        <w:t>reach</w:t>
      </w:r>
      <w:r w:rsidR="004E013D">
        <w:rPr>
          <w:rFonts w:cs="Times New Roman"/>
        </w:rPr>
        <w:t>ed</w:t>
      </w:r>
      <w:r>
        <w:rPr>
          <w:rFonts w:cs="Times New Roman"/>
        </w:rPr>
        <w:t xml:space="preserve"> the horizontally opposite side of fixation, where it disappear</w:t>
      </w:r>
      <w:r w:rsidR="004E013D">
        <w:rPr>
          <w:rFonts w:cs="Times New Roman"/>
        </w:rPr>
        <w:t>ed</w:t>
      </w:r>
      <w:r w:rsidR="00D62426">
        <w:rPr>
          <w:rFonts w:cs="Times New Roman"/>
        </w:rPr>
        <w:t>.  P</w:t>
      </w:r>
      <w:r>
        <w:rPr>
          <w:rFonts w:cs="Times New Roman"/>
        </w:rPr>
        <w:t>articipant</w:t>
      </w:r>
      <w:r w:rsidR="00D62426">
        <w:rPr>
          <w:rFonts w:cs="Times New Roman"/>
        </w:rPr>
        <w:t>s</w:t>
      </w:r>
      <w:r>
        <w:rPr>
          <w:rFonts w:cs="Times New Roman"/>
        </w:rPr>
        <w:t xml:space="preserve"> judge</w:t>
      </w:r>
      <w:r w:rsidR="004E013D">
        <w:rPr>
          <w:rFonts w:cs="Times New Roman"/>
        </w:rPr>
        <w:t>d</w:t>
      </w:r>
      <w:r>
        <w:rPr>
          <w:rFonts w:cs="Times New Roman"/>
        </w:rPr>
        <w:t xml:space="preserve"> if the bar was to the left or the right of the flash by button press as a 2AFC. The displ</w:t>
      </w:r>
      <w:r w:rsidR="004E013D">
        <w:rPr>
          <w:rFonts w:cs="Times New Roman"/>
        </w:rPr>
        <w:t>a</w:t>
      </w:r>
      <w:r w:rsidR="00D62426">
        <w:rPr>
          <w:rFonts w:cs="Times New Roman"/>
        </w:rPr>
        <w:t>cement between bar and flash</w:t>
      </w:r>
      <w:r>
        <w:rPr>
          <w:rFonts w:cs="Times New Roman"/>
        </w:rPr>
        <w:t xml:space="preserve"> varied across a range of </w:t>
      </w:r>
      <w:r>
        <w:t>+/-</w:t>
      </w:r>
      <w:r>
        <w:rPr>
          <w:rFonts w:cs="Times New Roman"/>
          <w:vertAlign w:val="subscript"/>
        </w:rPr>
        <w:t xml:space="preserve">  </w:t>
      </w:r>
      <w:r>
        <w:rPr>
          <w:rFonts w:cs="Times New Roman"/>
        </w:rPr>
        <w:t>5° with 1° steps in a method of constant</w:t>
      </w:r>
      <w:r w:rsidR="00D62426">
        <w:rPr>
          <w:rFonts w:cs="Times New Roman"/>
        </w:rPr>
        <w:t xml:space="preserve"> </w:t>
      </w:r>
      <w:r>
        <w:rPr>
          <w:rFonts w:cs="Times New Roman"/>
        </w:rPr>
        <w:t>s</w:t>
      </w:r>
      <w:r w:rsidR="00D62426">
        <w:rPr>
          <w:rFonts w:cs="Times New Roman"/>
        </w:rPr>
        <w:t>timuli</w:t>
      </w:r>
      <w:r w:rsidR="002244D6">
        <w:rPr>
          <w:rFonts w:cs="Times New Roman"/>
        </w:rPr>
        <w:t xml:space="preserve"> procedure. Each displacement was</w:t>
      </w:r>
      <w:r>
        <w:rPr>
          <w:rFonts w:cs="Times New Roman"/>
        </w:rPr>
        <w:t xml:space="preserve"> shown 8 times except for ER where the range was </w:t>
      </w:r>
      <w:r>
        <w:t>+/-</w:t>
      </w:r>
      <w:r>
        <w:rPr>
          <w:rFonts w:cs="Times New Roman"/>
          <w:vertAlign w:val="subscript"/>
        </w:rPr>
        <w:t xml:space="preserve"> </w:t>
      </w:r>
      <w:r>
        <w:rPr>
          <w:rFonts w:cs="Times New Roman"/>
        </w:rPr>
        <w:t>4° with 0.5° steps, shown 12 times. We chose three adaptation conditions: a no adaptation control, 5Hz and 20Hz TF adaptation (15s initial, 5s top-up) with the two speed (18.2</w:t>
      </w:r>
      <w:r>
        <w:rPr>
          <w:rFonts w:ascii="Calibri" w:hAnsi="Calibri" w:cs="Times New Roman"/>
        </w:rPr>
        <w:t>°</w:t>
      </w:r>
      <w:r>
        <w:rPr>
          <w:rFonts w:cs="Times New Roman"/>
        </w:rPr>
        <w:t>s</w:t>
      </w:r>
      <w:r>
        <w:rPr>
          <w:rFonts w:cs="Times New Roman"/>
          <w:vertAlign w:val="superscript"/>
        </w:rPr>
        <w:t>-1</w:t>
      </w:r>
      <w:r>
        <w:rPr>
          <w:rFonts w:cs="Times New Roman"/>
          <w:vertAlign w:val="subscript"/>
        </w:rPr>
        <w:t xml:space="preserve">, </w:t>
      </w:r>
      <w:r>
        <w:rPr>
          <w:rFonts w:cs="Times New Roman"/>
        </w:rPr>
        <w:t>27.3°s</w:t>
      </w:r>
      <w:r>
        <w:rPr>
          <w:rFonts w:cs="Times New Roman"/>
          <w:vertAlign w:val="superscript"/>
        </w:rPr>
        <w:t>-1</w:t>
      </w:r>
      <w:r>
        <w:rPr>
          <w:rFonts w:cs="Times New Roman"/>
        </w:rPr>
        <w:t>) conditions, this makes six conditions in total. T</w:t>
      </w:r>
      <w:r>
        <w:t xml:space="preserve">rials </w:t>
      </w:r>
      <w:proofErr w:type="gramStart"/>
      <w:r>
        <w:t>are blocked</w:t>
      </w:r>
      <w:proofErr w:type="gramEnd"/>
      <w:r>
        <w:t xml:space="preserve"> according to adaptation condition</w:t>
      </w:r>
      <w:r w:rsidR="001C1D34">
        <w:t xml:space="preserve">. Blocks </w:t>
      </w:r>
      <w:proofErr w:type="gramStart"/>
      <w:r w:rsidR="001C1D34">
        <w:t>were carried out</w:t>
      </w:r>
      <w:proofErr w:type="gramEnd"/>
      <w:r w:rsidR="001C1D34">
        <w:t xml:space="preserve"> in separate sessions. The no adaptation block was shown first to confirm the Flash-Lag illusion was apparent at least one of the two speed conditions with each adapting condition randomly ordered afterwards</w:t>
      </w:r>
      <w:r>
        <w:t xml:space="preserve">, with the two speeds and flash displacements randomly </w:t>
      </w:r>
      <w:proofErr w:type="gramStart"/>
      <w:r>
        <w:t>interleaved.</w:t>
      </w:r>
      <w:proofErr w:type="gramEnd"/>
    </w:p>
    <w:tbl>
      <w:tblPr>
        <w:tblW w:w="0" w:type="auto"/>
        <w:tblInd w:w="720" w:type="dxa"/>
        <w:tblBorders>
          <w:top w:val="nil"/>
          <w:left w:val="nil"/>
          <w:bottom w:val="nil"/>
          <w:right w:val="nil"/>
          <w:insideH w:val="nil"/>
          <w:insideV w:val="nil"/>
        </w:tblBorders>
        <w:tblCellMar>
          <w:left w:w="113" w:type="dxa"/>
        </w:tblCellMar>
        <w:tblLook w:val="0000" w:firstRow="0" w:lastRow="0" w:firstColumn="0" w:lastColumn="0" w:noHBand="0" w:noVBand="0"/>
      </w:tblPr>
      <w:tblGrid>
        <w:gridCol w:w="4159"/>
        <w:gridCol w:w="4147"/>
      </w:tblGrid>
      <w:tr w:rsidR="00B30968" w14:paraId="6E7C9CEC" w14:textId="77777777">
        <w:tc>
          <w:tcPr>
            <w:tcW w:w="4264" w:type="dxa"/>
            <w:tcBorders>
              <w:top w:val="nil"/>
              <w:left w:val="nil"/>
              <w:bottom w:val="nil"/>
              <w:right w:val="nil"/>
            </w:tcBorders>
            <w:shd w:val="clear" w:color="auto" w:fill="FFFFFF"/>
          </w:tcPr>
          <w:p w14:paraId="198E5F72" w14:textId="77777777" w:rsidR="00B30968" w:rsidRDefault="00B30968">
            <w:pPr>
              <w:spacing w:after="0" w:line="100" w:lineRule="atLeast"/>
              <w:rPr>
                <w:sz w:val="20"/>
              </w:rPr>
            </w:pPr>
          </w:p>
        </w:tc>
        <w:tc>
          <w:tcPr>
            <w:tcW w:w="4255" w:type="dxa"/>
            <w:tcBorders>
              <w:top w:val="nil"/>
              <w:left w:val="nil"/>
              <w:bottom w:val="nil"/>
              <w:right w:val="nil"/>
            </w:tcBorders>
            <w:shd w:val="clear" w:color="auto" w:fill="FFFFFF"/>
          </w:tcPr>
          <w:p w14:paraId="05F04B12" w14:textId="77777777" w:rsidR="00B30968" w:rsidRDefault="00B30968">
            <w:pPr>
              <w:spacing w:after="0" w:line="100" w:lineRule="atLeast"/>
              <w:rPr>
                <w:sz w:val="20"/>
              </w:rPr>
            </w:pPr>
          </w:p>
        </w:tc>
      </w:tr>
      <w:tr w:rsidR="00B30968" w14:paraId="47CD64F9" w14:textId="77777777">
        <w:trPr>
          <w:trHeight w:val="413"/>
        </w:trPr>
        <w:tc>
          <w:tcPr>
            <w:tcW w:w="8519" w:type="dxa"/>
            <w:gridSpan w:val="2"/>
            <w:tcBorders>
              <w:top w:val="nil"/>
              <w:left w:val="nil"/>
              <w:bottom w:val="nil"/>
              <w:right w:val="nil"/>
            </w:tcBorders>
            <w:shd w:val="clear" w:color="auto" w:fill="FFFFFF"/>
          </w:tcPr>
          <w:p w14:paraId="3D9CEA18" w14:textId="77777777" w:rsidR="00B30968" w:rsidRDefault="00103F46" w:rsidP="00CB3AD9">
            <w:pPr>
              <w:spacing w:after="0" w:line="100" w:lineRule="atLeast"/>
              <w:ind w:left="0"/>
              <w:rPr>
                <w:sz w:val="20"/>
                <w:lang w:val="en-GB" w:eastAsia="en-GB" w:bidi="ar-SA"/>
              </w:rPr>
            </w:pPr>
            <w:r>
              <w:rPr>
                <w:b/>
              </w:rPr>
              <w:t xml:space="preserve">Insert </w:t>
            </w:r>
            <w:r w:rsidR="008B1068">
              <w:rPr>
                <w:b/>
              </w:rPr>
              <w:t>F</w:t>
            </w:r>
            <w:r>
              <w:rPr>
                <w:b/>
              </w:rPr>
              <w:t>igure 1</w:t>
            </w:r>
          </w:p>
        </w:tc>
      </w:tr>
    </w:tbl>
    <w:p w14:paraId="2DA77E86" w14:textId="7AF7D1F0" w:rsidR="00B30968" w:rsidRDefault="00103F46">
      <w:pPr>
        <w:pStyle w:val="Heading2"/>
        <w:ind w:left="0"/>
      </w:pPr>
      <w:r>
        <w:rPr>
          <w:sz w:val="20"/>
        </w:rPr>
        <w:t xml:space="preserve">                                                                                                                                                                                                                                                                                                                                                                                                                                                                                                                                                                                                                                                                                                                                                                                                                                                                                                                                                                                                                                                                                                                                                                                                                                                                                                                                                                                                                                                                                                                                                                                                                                                                                                                                                                                                                                                                                                                                                                                                                                                                                                                                                                                                                                                                                                                                                                                                                                                                                                                                                                                                                                                                                                                                                                                                                                                                                                                                                                                                                                                                                                                                                                                                                                                                                                                                                                                                                                                                                                                                                                                                                                                                                                                                                                                                                                                                                                                                                                                                                                                                                                                                                                                                                                                                                                                                                                                                                                                                                                                                                                                                                                                                                                                                                                                                                                                                                                                                                                                                                                                                                                                                                                                                                                                                                                                                                                                                                                                                                                                                                                                                                                                                                                                                                                                                                                                                                                                                                                                                                                                                                                                                                                                                                                                                                                                                                                                                                                                                                                                                                                                                                                                                                                                                                                                                                                                                                                                                                                                                                                                                                                                                                                                                                                                                                                                                                                                                                                                                                                                                                                                                                                                                                                                                                                                                                                                                                                                                                                                                                                                                                                                                                                                                                                                                                                                                                                                                                                                                                                                                                                                                                                                                                                                                     </w:t>
      </w:r>
      <w:r w:rsidR="006C4823">
        <w:rPr>
          <w:sz w:val="20"/>
        </w:rPr>
        <w:t xml:space="preserve">                          </w:t>
      </w:r>
      <w:r>
        <w:t>3.3 Speed Experiment Procedure</w:t>
      </w:r>
    </w:p>
    <w:p w14:paraId="581C1037" w14:textId="2F734972" w:rsidR="00B30968" w:rsidRDefault="00103F46" w:rsidP="004E013D">
      <w:pPr>
        <w:pStyle w:val="NoSpacing"/>
      </w:pPr>
      <w:r>
        <w:t>We measure</w:t>
      </w:r>
      <w:r w:rsidR="004E013D">
        <w:t>d</w:t>
      </w:r>
      <w:r>
        <w:t xml:space="preserve"> perceived speed by asking participants to indicate which of two bars moving in opposite directions has the greatest speed by button press to measure the effect of TF adaptation on</w:t>
      </w:r>
      <w:r w:rsidR="004E013D">
        <w:t xml:space="preserve"> perceived speed. One bar acted as the standard, moved</w:t>
      </w:r>
      <w:r>
        <w:t xml:space="preserve"> at one of two speeds (18.2° s</w:t>
      </w:r>
      <w:r>
        <w:rPr>
          <w:vertAlign w:val="superscript"/>
        </w:rPr>
        <w:t>-1</w:t>
      </w:r>
      <w:r>
        <w:t>, 27.3°s</w:t>
      </w:r>
      <w:r>
        <w:rPr>
          <w:vertAlign w:val="superscript"/>
        </w:rPr>
        <w:t>-1</w:t>
      </w:r>
      <w:r>
        <w:t>), the same as in the Flash-Lag condition</w:t>
      </w:r>
      <w:r w:rsidR="006F0233">
        <w:t>.</w:t>
      </w:r>
      <w:r>
        <w:t xml:space="preserve"> </w:t>
      </w:r>
      <w:r w:rsidR="006F0233">
        <w:t>T</w:t>
      </w:r>
      <w:r w:rsidR="004E013D">
        <w:t xml:space="preserve">he comparison bar </w:t>
      </w:r>
      <w:r>
        <w:t xml:space="preserve">varied in speed </w:t>
      </w:r>
      <w:r w:rsidR="006F0233">
        <w:t xml:space="preserve">trial-by-trial in a </w:t>
      </w:r>
      <w:r>
        <w:t>range from 9.1° s</w:t>
      </w:r>
      <w:r>
        <w:rPr>
          <w:vertAlign w:val="superscript"/>
        </w:rPr>
        <w:t>-1</w:t>
      </w:r>
      <w:r>
        <w:t xml:space="preserve"> to 27.3° s</w:t>
      </w:r>
      <w:r>
        <w:rPr>
          <w:vertAlign w:val="superscript"/>
        </w:rPr>
        <w:t>-1</w:t>
      </w:r>
      <w:r>
        <w:t xml:space="preserve"> for the 18.2°s</w:t>
      </w:r>
      <w:r>
        <w:rPr>
          <w:vertAlign w:val="superscript"/>
        </w:rPr>
        <w:t>-1</w:t>
      </w:r>
      <w:r>
        <w:t xml:space="preserve"> s</w:t>
      </w:r>
      <w:r w:rsidR="004E013D">
        <w:t>peed</w:t>
      </w:r>
      <w:r>
        <w:t xml:space="preserve"> condition and 18.2° s</w:t>
      </w:r>
      <w:r>
        <w:rPr>
          <w:vertAlign w:val="superscript"/>
        </w:rPr>
        <w:t>-1</w:t>
      </w:r>
      <w:r>
        <w:t xml:space="preserve"> to 36.4° s</w:t>
      </w:r>
      <w:r>
        <w:rPr>
          <w:vertAlign w:val="superscript"/>
        </w:rPr>
        <w:t>-1</w:t>
      </w:r>
      <w:r>
        <w:t xml:space="preserve"> for 27.3°s</w:t>
      </w:r>
      <w:r>
        <w:rPr>
          <w:vertAlign w:val="superscript"/>
        </w:rPr>
        <w:t>-1</w:t>
      </w:r>
      <w:r w:rsidR="004E013D">
        <w:t xml:space="preserve"> speed</w:t>
      </w:r>
      <w:r>
        <w:t xml:space="preserve"> condition, with 2.3°steps, each shown 8 times in a random order, in a method of constant</w:t>
      </w:r>
      <w:r w:rsidR="006F0233">
        <w:t xml:space="preserve"> stimuli</w:t>
      </w:r>
      <w:r>
        <w:t xml:space="preserve"> procedure. As</w:t>
      </w:r>
      <w:r w:rsidR="004E013D">
        <w:t xml:space="preserve"> our aim with this experiment was</w:t>
      </w:r>
      <w:r>
        <w:t xml:space="preserve"> to measure the effect of the above TF adaptation on perceived speed </w:t>
      </w:r>
      <w:r>
        <w:lastRenderedPageBreak/>
        <w:t>of the moving bar, we need</w:t>
      </w:r>
      <w:r w:rsidR="004E013D">
        <w:t>ed</w:t>
      </w:r>
      <w:r>
        <w:t xml:space="preserve"> to make </w:t>
      </w:r>
      <w:r w:rsidR="004E013D">
        <w:t>sure the comparison bar was</w:t>
      </w:r>
      <w:r>
        <w:t xml:space="preserve"> unaffected by adaptation otherwise this would </w:t>
      </w:r>
      <w:r w:rsidR="004E013D">
        <w:t xml:space="preserve">have </w:t>
      </w:r>
      <w:r>
        <w:t>underestimate</w:t>
      </w:r>
      <w:r w:rsidR="004E013D">
        <w:t>d</w:t>
      </w:r>
      <w:r>
        <w:t xml:space="preserve"> the effect of adaptation. Receptive fields in motion sensitive </w:t>
      </w:r>
      <w:proofErr w:type="spellStart"/>
      <w:r>
        <w:t>retinotopic</w:t>
      </w:r>
      <w:proofErr w:type="spellEnd"/>
      <w:r>
        <w:t xml:space="preserve"> maps across the Medial Temporal area are quite large </w:t>
      </w:r>
      <w:r w:rsidR="00EB7A36">
        <w:t>(~9° in humans</w:t>
      </w:r>
      <w:r w:rsidR="00734EE3">
        <w:t>)</w:t>
      </w:r>
      <w:r w:rsidR="00EB7A36">
        <w:t xml:space="preserve"> </w:t>
      </w:r>
      <w:r w:rsidR="00734EE3">
        <w:fldChar w:fldCharType="begin"/>
      </w:r>
      <w:r w:rsidR="00694D0F">
        <w:instrText xml:space="preserve"> ADDIN EN.CITE &lt;EndNote&gt;&lt;Cite&gt;&lt;Author&gt;Amano&lt;/Author&gt;&lt;Year&gt;2009&lt;/Year&gt;&lt;RecNum&gt;98&lt;/RecNum&gt;&lt;DisplayText&gt;(Amano, Wandell, &amp;amp; Dumoulin, 2009)&lt;/DisplayText&gt;&lt;record&gt;&lt;rec-number&gt;98&lt;/rec-number&gt;&lt;foreign-keys&gt;&lt;key app="EN" db-id="wfztv5v5s2vaspev0vzp9v08x9zffp5vvwwz" timestamp="1407954712"&gt;98&lt;/key&gt;&lt;/foreign-keys&gt;&lt;ref-type name="Journal Article"&gt;17&lt;/ref-type&gt;&lt;contributors&gt;&lt;authors&gt;&lt;author&gt;Amano, Kaoru&lt;/author&gt;&lt;author&gt;Wandell, Brian A&lt;/author&gt;&lt;author&gt;Dumoulin, Serge O&lt;/author&gt;&lt;/authors&gt;&lt;/contributors&gt;&lt;titles&gt;&lt;title&gt;Visual field maps, population receptive field sizes, and visual field coverage in the human MT+ complex&lt;/title&gt;&lt;secondary-title&gt;Journal of neurophysiology&lt;/secondary-title&gt;&lt;/titles&gt;&lt;periodical&gt;&lt;full-title&gt;Journal of neurophysiology&lt;/full-title&gt;&lt;/periodical&gt;&lt;pages&gt;2704-2718&lt;/pages&gt;&lt;volume&gt;102&lt;/volume&gt;&lt;number&gt;5&lt;/number&gt;&lt;dates&gt;&lt;year&gt;2009&lt;/year&gt;&lt;/dates&gt;&lt;isbn&gt;0022-3077&lt;/isbn&gt;&lt;urls&gt;&lt;/urls&gt;&lt;/record&gt;&lt;/Cite&gt;&lt;/EndNote&gt;</w:instrText>
      </w:r>
      <w:r w:rsidR="00734EE3">
        <w:fldChar w:fldCharType="separate"/>
      </w:r>
      <w:r w:rsidR="00694D0F">
        <w:rPr>
          <w:noProof/>
        </w:rPr>
        <w:t>(</w:t>
      </w:r>
      <w:hyperlink w:anchor="_ENREF_1" w:tooltip="Amano, 2009 #98" w:history="1">
        <w:r w:rsidR="00ED6D97">
          <w:rPr>
            <w:noProof/>
          </w:rPr>
          <w:t>Amano, Wandell, &amp; Dumoulin, 2009</w:t>
        </w:r>
      </w:hyperlink>
      <w:r w:rsidR="00694D0F">
        <w:rPr>
          <w:noProof/>
        </w:rPr>
        <w:t>)</w:t>
      </w:r>
      <w:r w:rsidR="00734EE3">
        <w:fldChar w:fldCharType="end"/>
      </w:r>
      <w:r w:rsidR="00734EE3">
        <w:t xml:space="preserve"> </w:t>
      </w:r>
      <w:r>
        <w:t>, so we position</w:t>
      </w:r>
      <w:r w:rsidR="004E013D">
        <w:t>ed</w:t>
      </w:r>
      <w:r>
        <w:t xml:space="preserve"> the comparison bar 11° away from the adapting stimulus, where no </w:t>
      </w:r>
      <w:r w:rsidR="00734EE3">
        <w:t xml:space="preserve">adaptation will occur, in fact </w:t>
      </w:r>
      <w:hyperlink w:anchor="_ENREF_2" w:tooltip="Ayhan, 2009 #69" w:history="1">
        <w:r w:rsidR="00ED6D97">
          <w:fldChar w:fldCharType="begin"/>
        </w:r>
        <w:r w:rsidR="00ED6D97">
          <w:instrText xml:space="preserve"> ADDIN EN.CITE &lt;EndNote&gt;&lt;Cite AuthorYear="1"&gt;&lt;Author&gt;Ayhan&lt;/Author&gt;&lt;Year&gt;2009&lt;/Year&gt;&lt;RecNum&gt;69&lt;/RecNum&gt;&lt;DisplayText&gt;Ayhan, Bruno, Nishida, and Johnston (2009)&lt;/DisplayText&gt;&lt;record&gt;&lt;rec-number&gt;69&lt;/rec-number&gt;&lt;foreign-keys&gt;&lt;key app="EN" db-id="wfztv5v5s2vaspev0vzp9v08x9zffp5vvwwz" timestamp="1407595787"&gt;69&lt;/key&gt;&lt;/foreign-keys&gt;&lt;ref-type name="Journal Article"&gt;17&lt;/ref-type&gt;&lt;contributors&gt;&lt;authors&gt;&lt;author&gt;Ayhan, I.&lt;/author&gt;&lt;author&gt;Bruno, A.&lt;/author&gt;&lt;author&gt;Nishida, S.&lt;/author&gt;&lt;author&gt;Johnston, A.&lt;/author&gt;&lt;/authors&gt;&lt;/contributors&gt;&lt;auth-address&gt;Cognitive, Perceptual and Brain Sciences, Division of Psychology and Language Sciences, University College London, London, UK. i.ayhan@ucl.ac.uk&lt;/auth-address&gt;&lt;titles&gt;&lt;title&gt;The spatial tuning of adaptation-based time compression&lt;/title&gt;&lt;secondary-title&gt;J Vis&lt;/secondary-title&gt;&lt;alt-title&gt;Journal of vision&lt;/alt-title&gt;&lt;/titles&gt;&lt;alt-periodical&gt;&lt;full-title&gt;Journal of Vision&lt;/full-title&gt;&lt;/alt-periodical&gt;&lt;pages&gt;2.1-12&lt;/pages&gt;&lt;volume&gt;9&lt;/volume&gt;&lt;number&gt;11&lt;/number&gt;&lt;edition&gt;2010/01/08&lt;/edition&gt;&lt;keywords&gt;&lt;keyword&gt;Adaptation, Physiological/*physiology&lt;/keyword&gt;&lt;keyword&gt;Adult&lt;/keyword&gt;&lt;keyword&gt;Female&lt;/keyword&gt;&lt;keyword&gt;Humans&lt;/keyword&gt;&lt;keyword&gt;Male&lt;/keyword&gt;&lt;keyword&gt;Motion Perception/*physiology&lt;/keyword&gt;&lt;keyword&gt;Photic Stimulation/methods&lt;/keyword&gt;&lt;keyword&gt;Time Factors&lt;/keyword&gt;&lt;keyword&gt;Time Perception/*physiology&lt;/keyword&gt;&lt;keyword&gt;Visual Fields/physiology&lt;/keyword&gt;&lt;/keywords&gt;&lt;dates&gt;&lt;year&gt;2009&lt;/year&gt;&lt;/dates&gt;&lt;isbn&gt;1534-7362&lt;/isbn&gt;&lt;accession-num&gt;20053065&lt;/accession-num&gt;&lt;urls&gt;&lt;/urls&gt;&lt;electronic-resource-num&gt;10.1167/9.11.2&lt;/electronic-resource-num&gt;&lt;remote-database-provider&gt;Nlm&lt;/remote-database-provider&gt;&lt;language&gt;eng&lt;/language&gt;&lt;/record&gt;&lt;/Cite&gt;&lt;/EndNote&gt;</w:instrText>
        </w:r>
        <w:r w:rsidR="00ED6D97">
          <w:fldChar w:fldCharType="separate"/>
        </w:r>
        <w:r w:rsidR="00ED6D97">
          <w:rPr>
            <w:noProof/>
          </w:rPr>
          <w:t>Ayhan, Bruno, Nishida, and Johnston (2009)</w:t>
        </w:r>
        <w:r w:rsidR="00ED6D97">
          <w:fldChar w:fldCharType="end"/>
        </w:r>
      </w:hyperlink>
      <w:r>
        <w:t xml:space="preserve"> show that TF adaptation drops off by around 3° distance from the adaptor. The difference in the eccentricity of the bars may affect relative perceived speed even with no adaptation (baseline), but </w:t>
      </w:r>
      <w:proofErr w:type="gramStart"/>
      <w:r>
        <w:t>it is the change from the measured baseline that is of interest</w:t>
      </w:r>
      <w:proofErr w:type="gramEnd"/>
      <w:r>
        <w:t>. The adaptation conditions and adaptation length are the same as Flash-Lag (Figure 1a), except a ver</w:t>
      </w:r>
      <w:r w:rsidR="00B80CE4">
        <w:t xml:space="preserve">y low TF (0.1Hz) adaptor </w:t>
      </w:r>
      <w:proofErr w:type="gramStart"/>
      <w:r w:rsidR="002244D6">
        <w:t>was</w:t>
      </w:r>
      <w:r>
        <w:t xml:space="preserve"> used</w:t>
      </w:r>
      <w:proofErr w:type="gramEnd"/>
      <w:r>
        <w:t xml:space="preserve"> to equate attentional effects in the control condition as unlike in Flash-Lag</w:t>
      </w:r>
      <w:r w:rsidR="004E013D">
        <w:t>,</w:t>
      </w:r>
      <w:r>
        <w:t xml:space="preserve"> the adapter</w:t>
      </w:r>
      <w:r w:rsidR="00B80CE4">
        <w:t xml:space="preserve"> only covers part of the stimulus</w:t>
      </w:r>
      <w:r w:rsidR="004E013D">
        <w:t>. W</w:t>
      </w:r>
      <w:r>
        <w:t>ithout this</w:t>
      </w:r>
      <w:r w:rsidR="00315972">
        <w:t>,</w:t>
      </w:r>
      <w:r>
        <w:t xml:space="preserve"> the adaptor would </w:t>
      </w:r>
      <w:r w:rsidR="004E013D">
        <w:t xml:space="preserve">have </w:t>
      </w:r>
      <w:r>
        <w:t>dr</w:t>
      </w:r>
      <w:r w:rsidR="005E68CD">
        <w:t>awn</w:t>
      </w:r>
      <w:r w:rsidR="00315972">
        <w:t xml:space="preserve"> attention to the standard (top)</w:t>
      </w:r>
      <w:r>
        <w:t xml:space="preserve"> over the </w:t>
      </w:r>
      <w:r w:rsidR="00315972">
        <w:t>comparison (</w:t>
      </w:r>
      <w:r>
        <w:t>bottom</w:t>
      </w:r>
      <w:r w:rsidR="00315972">
        <w:t>)</w:t>
      </w:r>
      <w:r>
        <w:t xml:space="preserve"> bar in the 5Hz and 20Hz cond</w:t>
      </w:r>
      <w:r w:rsidR="00B80CE4">
        <w:t>i</w:t>
      </w:r>
      <w:r>
        <w:t>tions but not the control.</w:t>
      </w:r>
      <w:r w:rsidR="00B80CE4">
        <w:t xml:space="preserve"> </w:t>
      </w:r>
      <w:proofErr w:type="gramStart"/>
      <w:r w:rsidR="00B80CE4">
        <w:t xml:space="preserve">This control adaptor </w:t>
      </w:r>
      <w:r w:rsidR="001C1D34">
        <w:t xml:space="preserve">TF </w:t>
      </w:r>
      <w:r w:rsidR="00B80CE4">
        <w:t>should not affect the perceived speed of the moving bar, so comparing this condition to the effect of 5/20Hz flicker adaptation is the best, most comparable way of measuring the effect of 5/20Hz flicker on the perception of the speed of the bar</w:t>
      </w:r>
      <w:r w:rsidR="0049287F">
        <w:t xml:space="preserve"> considering we are interested in the perceived difference in speed caused by adaptation</w:t>
      </w:r>
      <w:r w:rsidR="00B80CE4">
        <w:t>.</w:t>
      </w:r>
      <w:proofErr w:type="gramEnd"/>
      <w:r w:rsidR="004E013D">
        <w:t xml:space="preserve"> </w:t>
      </w:r>
      <w:r>
        <w:t>Participants fixate</w:t>
      </w:r>
      <w:r w:rsidR="00315972">
        <w:t>d</w:t>
      </w:r>
      <w:r>
        <w:t xml:space="preserve"> as in the Flash-Lag experiment. Two bars (0.33°x0.67°) appear</w:t>
      </w:r>
      <w:r w:rsidR="00315972">
        <w:t>ed</w:t>
      </w:r>
      <w:r>
        <w:t xml:space="preserve"> (Figure 1d) on diagonally opposite sides of fixation (8° horizontally and 2°above fixation for the standard and 17° below for the comparison bar) and move</w:t>
      </w:r>
      <w:r w:rsidR="00315972">
        <w:t>d</w:t>
      </w:r>
      <w:r>
        <w:t xml:space="preserve"> on a horizontal trajectory to the horizontally opposite side of fixation (Figure 1e).  The appearance and disappearance positions of both bars are jittered +/</w:t>
      </w:r>
      <w:proofErr w:type="gramStart"/>
      <w:r>
        <w:t>-  4</w:t>
      </w:r>
      <w:proofErr w:type="gramEnd"/>
      <w:r>
        <w:t>°</w:t>
      </w:r>
      <w:r w:rsidR="002244D6">
        <w:t xml:space="preserve"> trial-by-trial as was</w:t>
      </w:r>
      <w:r>
        <w:t xml:space="preserve"> the onset time +/- 35ms for the </w:t>
      </w:r>
      <w:r w:rsidR="00315972">
        <w:t>slower speed and +/-17.5ms for the higher speed,  which made it</w:t>
      </w:r>
      <w:r>
        <w:t xml:space="preserve"> impossible for the participant </w:t>
      </w:r>
      <w:r w:rsidR="002244D6">
        <w:t>to accurately judge which bar was</w:t>
      </w:r>
      <w:r>
        <w:t xml:space="preserve"> fastest by</w:t>
      </w:r>
      <w:r w:rsidR="00315972">
        <w:t xml:space="preserve"> the </w:t>
      </w:r>
      <w:r>
        <w:t xml:space="preserve">bar </w:t>
      </w:r>
      <w:r w:rsidR="00315972">
        <w:t>that</w:t>
      </w:r>
      <w:r>
        <w:t xml:space="preserve"> moved across the length of its trajectory first. Separate blocks </w:t>
      </w:r>
      <w:proofErr w:type="gramStart"/>
      <w:r>
        <w:t>are presented</w:t>
      </w:r>
      <w:proofErr w:type="gramEnd"/>
      <w:r>
        <w:t xml:space="preserve"> for each adaptation/speed combination</w:t>
      </w:r>
      <w:r w:rsidR="0049287F">
        <w:t xml:space="preserve"> each adaptation condition was presented in separate sessions and ordered randomly with a break given between the speed blocks in the same session to avoid carry over effects of speed/temporal frequency adaptation</w:t>
      </w:r>
      <w:r>
        <w:t>. Participants indicated which bar appeared faster with a button press in a 2AFC.</w:t>
      </w:r>
    </w:p>
    <w:p w14:paraId="47A703B1" w14:textId="0B466B7F" w:rsidR="00C47BDB" w:rsidRDefault="00C47BDB" w:rsidP="00C47BDB">
      <w:pPr>
        <w:pStyle w:val="Heading2"/>
      </w:pPr>
      <w:r>
        <w:t>3.4 D</w:t>
      </w:r>
      <w:r w:rsidR="003868D3">
        <w:t>uration Experiment P</w:t>
      </w:r>
      <w:r>
        <w:t>rocedure</w:t>
      </w:r>
    </w:p>
    <w:p w14:paraId="6D4584D9" w14:textId="6A98440A" w:rsidR="00E323A9" w:rsidRDefault="00C15693" w:rsidP="00E323A9">
      <w:pPr>
        <w:pStyle w:val="Heading2"/>
        <w:spacing w:after="320" w:line="480" w:lineRule="auto"/>
        <w:ind w:left="425"/>
        <w:contextualSpacing w:val="0"/>
        <w:rPr>
          <w:b w:val="0"/>
          <w:sz w:val="18"/>
          <w:szCs w:val="18"/>
        </w:rPr>
      </w:pPr>
      <w:r>
        <w:rPr>
          <w:b w:val="0"/>
          <w:sz w:val="18"/>
          <w:szCs w:val="18"/>
        </w:rPr>
        <w:t>A</w:t>
      </w:r>
      <w:r w:rsidR="00C47BDB">
        <w:rPr>
          <w:b w:val="0"/>
          <w:sz w:val="18"/>
          <w:szCs w:val="18"/>
        </w:rPr>
        <w:t xml:space="preserve"> third experiment </w:t>
      </w:r>
      <w:proofErr w:type="gramStart"/>
      <w:r w:rsidR="002244D6">
        <w:rPr>
          <w:b w:val="0"/>
          <w:sz w:val="18"/>
          <w:szCs w:val="18"/>
        </w:rPr>
        <w:t>was</w:t>
      </w:r>
      <w:r w:rsidR="00315972">
        <w:rPr>
          <w:b w:val="0"/>
          <w:sz w:val="18"/>
          <w:szCs w:val="18"/>
        </w:rPr>
        <w:t xml:space="preserve"> performed</w:t>
      </w:r>
      <w:proofErr w:type="gramEnd"/>
      <w:r>
        <w:rPr>
          <w:b w:val="0"/>
          <w:sz w:val="18"/>
          <w:szCs w:val="18"/>
        </w:rPr>
        <w:t xml:space="preserve"> </w:t>
      </w:r>
      <w:r w:rsidR="00C47BDB">
        <w:rPr>
          <w:b w:val="0"/>
          <w:sz w:val="18"/>
          <w:szCs w:val="18"/>
        </w:rPr>
        <w:t>to test if the adaptor causes a compression of perceived duration</w:t>
      </w:r>
      <w:r w:rsidR="009A3194">
        <w:rPr>
          <w:b w:val="0"/>
          <w:sz w:val="18"/>
          <w:szCs w:val="18"/>
        </w:rPr>
        <w:t xml:space="preserve"> with our moving bar stimulus. While 20Hz TF adaptation causes</w:t>
      </w:r>
      <w:r w:rsidR="007A38E1">
        <w:rPr>
          <w:b w:val="0"/>
          <w:sz w:val="18"/>
          <w:szCs w:val="18"/>
        </w:rPr>
        <w:t xml:space="preserve"> duration compression with gratings</w:t>
      </w:r>
      <w:r w:rsidR="0036765B">
        <w:rPr>
          <w:b w:val="0"/>
          <w:sz w:val="18"/>
          <w:szCs w:val="18"/>
        </w:rPr>
        <w:t xml:space="preserve"> </w:t>
      </w:r>
      <w:r w:rsidR="0018254F">
        <w:rPr>
          <w:b w:val="0"/>
          <w:sz w:val="18"/>
          <w:szCs w:val="18"/>
        </w:rPr>
        <w:fldChar w:fldCharType="begin">
          <w:fldData xml:space="preserve">PEVuZE5vdGU+PENpdGU+PEF1dGhvcj5Kb2huc3RvbjwvQXV0aG9yPjxZZWFyPjIwMDY8L1llYXI+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</w:fldData>
        </w:fldChar>
      </w:r>
      <w:r w:rsidR="00ED6D97">
        <w:rPr>
          <w:b w:val="0"/>
          <w:sz w:val="18"/>
          <w:szCs w:val="18"/>
        </w:rPr>
        <w:instrText xml:space="preserve"> ADDIN EN.CITE </w:instrText>
      </w:r>
      <w:r w:rsidR="00ED6D97">
        <w:rPr>
          <w:b w:val="0"/>
          <w:sz w:val="18"/>
          <w:szCs w:val="18"/>
        </w:rPr>
        <w:fldChar w:fldCharType="begin">
          <w:fldData xml:space="preserve">PEVuZE5vdGU+PENpdGU+PEF1dGhvcj5Kb2huc3RvbjwvQXV0aG9yPjxZZWFyPjIwMDY8L1llYXI+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</w:fldData>
        </w:fldChar>
      </w:r>
      <w:r w:rsidR="00ED6D97">
        <w:rPr>
          <w:b w:val="0"/>
          <w:sz w:val="18"/>
          <w:szCs w:val="18"/>
        </w:rPr>
        <w:instrText xml:space="preserve"> ADDIN EN.CITE.DATA </w:instrText>
      </w:r>
      <w:r w:rsidR="00ED6D97">
        <w:rPr>
          <w:b w:val="0"/>
          <w:sz w:val="18"/>
          <w:szCs w:val="18"/>
        </w:rPr>
      </w:r>
      <w:r w:rsidR="00ED6D97">
        <w:rPr>
          <w:b w:val="0"/>
          <w:sz w:val="18"/>
          <w:szCs w:val="18"/>
        </w:rPr>
        <w:fldChar w:fldCharType="end"/>
      </w:r>
      <w:r w:rsidR="0018254F">
        <w:rPr>
          <w:b w:val="0"/>
          <w:sz w:val="18"/>
          <w:szCs w:val="18"/>
        </w:rPr>
      </w:r>
      <w:r w:rsidR="0018254F">
        <w:rPr>
          <w:b w:val="0"/>
          <w:sz w:val="18"/>
          <w:szCs w:val="18"/>
        </w:rPr>
        <w:fldChar w:fldCharType="separate"/>
      </w:r>
      <w:r w:rsidR="00ED6D97">
        <w:rPr>
          <w:b w:val="0"/>
          <w:noProof/>
          <w:sz w:val="18"/>
          <w:szCs w:val="18"/>
        </w:rPr>
        <w:t>(</w:t>
      </w:r>
      <w:hyperlink w:anchor="_ENREF_5" w:tooltip="Burr, 2007 #100" w:history="1">
        <w:r w:rsidR="00315972">
          <w:rPr>
            <w:b w:val="0"/>
            <w:noProof/>
            <w:sz w:val="18"/>
            <w:szCs w:val="18"/>
          </w:rPr>
          <w:t>Burr,  Tozzi, &amp;</w:t>
        </w:r>
        <w:r w:rsidR="00ED6D97">
          <w:rPr>
            <w:b w:val="0"/>
            <w:noProof/>
            <w:sz w:val="18"/>
            <w:szCs w:val="18"/>
          </w:rPr>
          <w:t xml:space="preserve"> Morrone, 2007</w:t>
        </w:r>
      </w:hyperlink>
      <w:r w:rsidR="00ED6D97">
        <w:rPr>
          <w:b w:val="0"/>
          <w:noProof/>
          <w:sz w:val="18"/>
          <w:szCs w:val="18"/>
        </w:rPr>
        <w:t xml:space="preserve">; </w:t>
      </w:r>
      <w:hyperlink w:anchor="_ENREF_14" w:tooltip="Johnston, 2006 #1" w:history="1">
        <w:r w:rsidR="00ED6D97">
          <w:rPr>
            <w:b w:val="0"/>
            <w:noProof/>
            <w:sz w:val="18"/>
            <w:szCs w:val="18"/>
          </w:rPr>
          <w:t>Johnston et al., 2006</w:t>
        </w:r>
      </w:hyperlink>
      <w:r w:rsidR="00ED6D97">
        <w:rPr>
          <w:b w:val="0"/>
          <w:noProof/>
          <w:sz w:val="18"/>
          <w:szCs w:val="18"/>
        </w:rPr>
        <w:t>)</w:t>
      </w:r>
      <w:r w:rsidR="0018254F">
        <w:rPr>
          <w:b w:val="0"/>
          <w:sz w:val="18"/>
          <w:szCs w:val="18"/>
        </w:rPr>
        <w:fldChar w:fldCharType="end"/>
      </w:r>
      <w:r w:rsidR="0018254F">
        <w:rPr>
          <w:b w:val="0"/>
          <w:sz w:val="18"/>
          <w:szCs w:val="18"/>
        </w:rPr>
        <w:t xml:space="preserve"> </w:t>
      </w:r>
      <w:r w:rsidR="007A38E1">
        <w:rPr>
          <w:b w:val="0"/>
          <w:sz w:val="18"/>
          <w:szCs w:val="18"/>
        </w:rPr>
        <w:t>and a high speed adaptor causes duration compression with dot texture stimuli</w:t>
      </w:r>
      <w:r w:rsidR="0036765B">
        <w:rPr>
          <w:b w:val="0"/>
          <w:sz w:val="18"/>
          <w:szCs w:val="18"/>
        </w:rPr>
        <w:t xml:space="preserve"> </w:t>
      </w:r>
      <w:r w:rsidR="00083E86">
        <w:rPr>
          <w:b w:val="0"/>
          <w:sz w:val="18"/>
          <w:szCs w:val="18"/>
        </w:rPr>
        <w:fldChar w:fldCharType="begin"/>
      </w:r>
      <w:r w:rsidR="00694D0F">
        <w:rPr>
          <w:b w:val="0"/>
          <w:sz w:val="18"/>
          <w:szCs w:val="18"/>
        </w:rPr>
        <w:instrText xml:space="preserve"> ADDIN EN.CITE &lt;EndNote&gt;&lt;Cite&gt;&lt;Author&gt;Curran&lt;/Author&gt;&lt;Year&gt;2012&lt;/Year&gt;&lt;RecNum&gt;66&lt;/RecNum&gt;&lt;DisplayText&gt;(Curran &amp;amp; Benton, 2012)&lt;/DisplayText&gt;&lt;record&gt;&lt;rec-number&gt;66&lt;/rec-number&gt;&lt;foreign-keys&gt;&lt;key app="EN" db-id="wfztv5v5s2vaspev0vzp9v08x9zffp5vvwwz" timestamp="1407594569"&gt;66&lt;/key&gt;&lt;/foreign-keys&gt;&lt;ref-type name="Journal Article"&gt;17&lt;/ref-type&gt;&lt;contributors&gt;&lt;authors&gt;&lt;author&gt;Curran, W.&lt;/author&gt;&lt;author&gt;Benton, C. P.&lt;/author&gt;&lt;/authors&gt;&lt;/contributors&gt;&lt;auth-address&gt;School of Psychology, Queen&amp;apos;s University Belfast, Belfast BT7 1NN, UK. w.curran@qub.ac.uk&lt;/auth-address&gt;&lt;titles&gt;&lt;title&gt;The many directions of time&lt;/title&gt;&lt;secondary-title&gt;Cognition&lt;/secondary-title&gt;&lt;alt-title&gt;Cognition&lt;/alt-title&gt;&lt;/titles&gt;&lt;periodical&gt;&lt;full-title&gt;Cognition&lt;/full-title&gt;&lt;abbr-1&gt;Cognition&lt;/abbr-1&gt;&lt;/periodical&gt;&lt;alt-periodical&gt;&lt;full-title&gt;Cognition&lt;/full-title&gt;&lt;abbr-1&gt;Cognition&lt;/abbr-1&gt;&lt;/alt-periodical&gt;&lt;pages&gt;252-7&lt;/pages&gt;&lt;volume&gt;122&lt;/volume&gt;&lt;number&gt;2&lt;/number&gt;&lt;edition&gt;2011/11/26&lt;/edition&gt;&lt;keywords&gt;&lt;keyword&gt;Adaptation, Physiological/*physiology&lt;/keyword&gt;&lt;keyword&gt;Adult&lt;/keyword&gt;&lt;keyword&gt;Cerebral Cortex/physiology&lt;/keyword&gt;&lt;keyword&gt;Humans&lt;/keyword&gt;&lt;keyword&gt;Motion Perception/physiology&lt;/keyword&gt;&lt;keyword&gt;Neurons/physiology&lt;/keyword&gt;&lt;keyword&gt;Photic Stimulation&lt;/keyword&gt;&lt;keyword&gt;Time Perception/*physiology&lt;/keyword&gt;&lt;keyword&gt;Visual Perception/*physiology&lt;/keyword&gt;&lt;/keywords&gt;&lt;dates&gt;&lt;year&gt;2012&lt;/year&gt;&lt;pub-dates&gt;&lt;date&gt;Feb&lt;/date&gt;&lt;/pub-dates&gt;&lt;/dates&gt;&lt;isbn&gt;0010-0277&lt;/isbn&gt;&lt;accession-num&gt;22115023&lt;/accession-num&gt;&lt;urls&gt;&lt;/urls&gt;&lt;electronic-resource-num&gt;10.1016/j.cognition.2011.10.016&lt;/electronic-resource-num&gt;&lt;remote-database-provider&gt;Nlm&lt;/remote-database-provider&gt;&lt;language&gt;eng&lt;/language&gt;&lt;/record&gt;&lt;/Cite&gt;&lt;/EndNote&gt;</w:instrText>
      </w:r>
      <w:r w:rsidR="00083E86">
        <w:rPr>
          <w:b w:val="0"/>
          <w:sz w:val="18"/>
          <w:szCs w:val="18"/>
        </w:rPr>
        <w:fldChar w:fldCharType="separate"/>
      </w:r>
      <w:r w:rsidR="00694D0F">
        <w:rPr>
          <w:b w:val="0"/>
          <w:noProof/>
          <w:sz w:val="18"/>
          <w:szCs w:val="18"/>
        </w:rPr>
        <w:t>(</w:t>
      </w:r>
      <w:hyperlink w:anchor="_ENREF_8" w:tooltip="Curran, 2012 #66" w:history="1">
        <w:r w:rsidR="00ED6D97">
          <w:rPr>
            <w:b w:val="0"/>
            <w:noProof/>
            <w:sz w:val="18"/>
            <w:szCs w:val="18"/>
          </w:rPr>
          <w:t>Curran &amp; Benton, 2012</w:t>
        </w:r>
      </w:hyperlink>
      <w:r w:rsidR="00694D0F">
        <w:rPr>
          <w:b w:val="0"/>
          <w:noProof/>
          <w:sz w:val="18"/>
          <w:szCs w:val="18"/>
        </w:rPr>
        <w:t>)</w:t>
      </w:r>
      <w:r w:rsidR="00083E86">
        <w:rPr>
          <w:b w:val="0"/>
          <w:sz w:val="18"/>
          <w:szCs w:val="18"/>
        </w:rPr>
        <w:fldChar w:fldCharType="end"/>
      </w:r>
      <w:r w:rsidR="0036765B">
        <w:rPr>
          <w:b w:val="0"/>
          <w:sz w:val="18"/>
          <w:szCs w:val="18"/>
        </w:rPr>
        <w:t xml:space="preserve"> </w:t>
      </w:r>
      <w:r w:rsidR="007A38E1">
        <w:rPr>
          <w:b w:val="0"/>
          <w:sz w:val="18"/>
          <w:szCs w:val="18"/>
        </w:rPr>
        <w:t>and a moving object</w:t>
      </w:r>
      <w:r w:rsidR="00C47BDB">
        <w:rPr>
          <w:b w:val="0"/>
          <w:sz w:val="18"/>
          <w:szCs w:val="18"/>
        </w:rPr>
        <w:t xml:space="preserve"> </w:t>
      </w:r>
      <w:r w:rsidR="00083E86">
        <w:rPr>
          <w:b w:val="0"/>
          <w:sz w:val="18"/>
          <w:szCs w:val="18"/>
        </w:rPr>
        <w:fldChar w:fldCharType="begin"/>
      </w:r>
      <w:r w:rsidR="00694D0F">
        <w:rPr>
          <w:b w:val="0"/>
          <w:sz w:val="18"/>
          <w:szCs w:val="18"/>
        </w:rPr>
        <w:instrText xml:space="preserve"> ADDIN EN.CITE &lt;EndNote&gt;&lt;Cite&gt;&lt;Author&gt;Marinovic&lt;/Author&gt;&lt;Year&gt;2011&lt;/Year&gt;&lt;RecNum&gt;67&lt;/RecNum&gt;&lt;DisplayText&gt;(Marinovic &amp;amp; Arnold, 2011)&lt;/DisplayText&gt;&lt;record&gt;&lt;rec-number&gt;67&lt;/rec-number&gt;&lt;foreign-keys&gt;&lt;key app="EN" db-id="wfztv5v5s2vaspev0vzp9v08x9zffp5vvwwz" timestamp="1407594837"&gt;67&lt;/key&gt;&lt;/foreign-keys&gt;&lt;ref-type name="Journal Article"&gt;17&lt;/ref-type&gt;&lt;contributors&gt;&lt;authors&gt;&lt;author&gt;Marinovic, Welber&lt;/author&gt;&lt;author&gt;Arnold, Derek H&lt;/author&gt;&lt;/authors&gt;&lt;/contributors&gt;&lt;titles&gt;&lt;title&gt;Separable temporal metrics for time perception and anticipatory actions&lt;/title&gt;&lt;secondary-title&gt;Proceedings of the Royal Society B: Biological Sciences&lt;/secondary-title&gt;&lt;/titles&gt;&lt;periodical&gt;&lt;full-title&gt;Proceedings of the Royal Society B: Biological Sciences&lt;/full-title&gt;&lt;/periodical&gt;&lt;pages&gt;rspb20111598&lt;/pages&gt;&lt;dates&gt;&lt;year&gt;2011&lt;/year&gt;&lt;/dates&gt;&lt;isbn&gt;0962-8452&lt;/isbn&gt;&lt;urls&gt;&lt;/urls&gt;&lt;/record&gt;&lt;/Cite&gt;&lt;/EndNote&gt;</w:instrText>
      </w:r>
      <w:r w:rsidR="00083E86">
        <w:rPr>
          <w:b w:val="0"/>
          <w:sz w:val="18"/>
          <w:szCs w:val="18"/>
        </w:rPr>
        <w:fldChar w:fldCharType="separate"/>
      </w:r>
      <w:r w:rsidR="00694D0F">
        <w:rPr>
          <w:b w:val="0"/>
          <w:noProof/>
          <w:sz w:val="18"/>
          <w:szCs w:val="18"/>
        </w:rPr>
        <w:t>(</w:t>
      </w:r>
      <w:hyperlink w:anchor="_ENREF_19" w:tooltip="Marinovic, 2011 #67" w:history="1">
        <w:r w:rsidR="00ED6D97">
          <w:rPr>
            <w:b w:val="0"/>
            <w:noProof/>
            <w:sz w:val="18"/>
            <w:szCs w:val="18"/>
          </w:rPr>
          <w:t>Marinovic &amp; Arnold, 2011</w:t>
        </w:r>
      </w:hyperlink>
      <w:r w:rsidR="00694D0F">
        <w:rPr>
          <w:b w:val="0"/>
          <w:noProof/>
          <w:sz w:val="18"/>
          <w:szCs w:val="18"/>
        </w:rPr>
        <w:t>)</w:t>
      </w:r>
      <w:r w:rsidR="00083E86">
        <w:rPr>
          <w:b w:val="0"/>
          <w:sz w:val="18"/>
          <w:szCs w:val="18"/>
        </w:rPr>
        <w:fldChar w:fldCharType="end"/>
      </w:r>
      <w:r w:rsidR="00F95BEB">
        <w:rPr>
          <w:b w:val="0"/>
          <w:sz w:val="18"/>
          <w:szCs w:val="18"/>
        </w:rPr>
        <w:t>,</w:t>
      </w:r>
      <w:r w:rsidR="007A38E1">
        <w:rPr>
          <w:b w:val="0"/>
          <w:sz w:val="18"/>
          <w:szCs w:val="18"/>
        </w:rPr>
        <w:t xml:space="preserve"> </w:t>
      </w:r>
      <w:r w:rsidR="00F95BEB">
        <w:rPr>
          <w:b w:val="0"/>
          <w:sz w:val="18"/>
          <w:szCs w:val="18"/>
        </w:rPr>
        <w:t>n</w:t>
      </w:r>
      <w:r w:rsidR="007A38E1">
        <w:rPr>
          <w:b w:val="0"/>
          <w:sz w:val="18"/>
          <w:szCs w:val="18"/>
        </w:rPr>
        <w:t xml:space="preserve">o experiment has shown duration compression of a moving object with a 20Hz TF flickering grating. </w:t>
      </w:r>
      <w:r w:rsidR="00083E86">
        <w:rPr>
          <w:b w:val="0"/>
          <w:sz w:val="18"/>
          <w:szCs w:val="18"/>
        </w:rPr>
        <w:t>Therefore,</w:t>
      </w:r>
      <w:r w:rsidR="00315972">
        <w:rPr>
          <w:b w:val="0"/>
          <w:sz w:val="18"/>
          <w:szCs w:val="18"/>
        </w:rPr>
        <w:t xml:space="preserve"> we ra</w:t>
      </w:r>
      <w:r w:rsidR="007A38E1">
        <w:rPr>
          <w:b w:val="0"/>
          <w:sz w:val="18"/>
          <w:szCs w:val="18"/>
        </w:rPr>
        <w:t>n t</w:t>
      </w:r>
      <w:r w:rsidR="00971D18">
        <w:rPr>
          <w:b w:val="0"/>
          <w:sz w:val="18"/>
          <w:szCs w:val="18"/>
        </w:rPr>
        <w:t>his</w:t>
      </w:r>
      <w:r w:rsidR="007A38E1">
        <w:rPr>
          <w:b w:val="0"/>
          <w:sz w:val="18"/>
          <w:szCs w:val="18"/>
        </w:rPr>
        <w:t xml:space="preserve"> experiment</w:t>
      </w:r>
      <w:r w:rsidR="00971D18">
        <w:rPr>
          <w:b w:val="0"/>
          <w:sz w:val="18"/>
          <w:szCs w:val="18"/>
        </w:rPr>
        <w:t xml:space="preserve"> </w:t>
      </w:r>
      <w:r w:rsidR="007A38E1">
        <w:rPr>
          <w:b w:val="0"/>
          <w:sz w:val="18"/>
          <w:szCs w:val="18"/>
        </w:rPr>
        <w:t xml:space="preserve">to </w:t>
      </w:r>
      <w:r>
        <w:rPr>
          <w:b w:val="0"/>
          <w:sz w:val="18"/>
          <w:szCs w:val="18"/>
        </w:rPr>
        <w:t xml:space="preserve">check </w:t>
      </w:r>
      <w:r w:rsidR="00971D18">
        <w:rPr>
          <w:b w:val="0"/>
          <w:sz w:val="18"/>
          <w:szCs w:val="18"/>
        </w:rPr>
        <w:t xml:space="preserve">if the same effect responsible for compression of event duration has an effect on the Flash-Lag time component. </w:t>
      </w:r>
      <w:r w:rsidR="00C47BDB">
        <w:rPr>
          <w:b w:val="0"/>
          <w:sz w:val="18"/>
          <w:szCs w:val="18"/>
        </w:rPr>
        <w:t xml:space="preserve">The equipment is the same as the previous two </w:t>
      </w:r>
      <w:r w:rsidR="00CB3AD9">
        <w:rPr>
          <w:b w:val="0"/>
          <w:sz w:val="18"/>
          <w:szCs w:val="18"/>
        </w:rPr>
        <w:t>experiments;</w:t>
      </w:r>
      <w:r w:rsidR="00C47BDB">
        <w:rPr>
          <w:b w:val="0"/>
          <w:sz w:val="18"/>
          <w:szCs w:val="18"/>
        </w:rPr>
        <w:t xml:space="preserve"> the display </w:t>
      </w:r>
      <w:r w:rsidR="002244D6">
        <w:rPr>
          <w:b w:val="0"/>
          <w:sz w:val="18"/>
          <w:szCs w:val="18"/>
        </w:rPr>
        <w:t>was</w:t>
      </w:r>
      <w:r w:rsidR="00C47BDB">
        <w:rPr>
          <w:b w:val="0"/>
          <w:sz w:val="18"/>
          <w:szCs w:val="18"/>
        </w:rPr>
        <w:t xml:space="preserve"> linearized with mid grey and white </w:t>
      </w:r>
      <w:r w:rsidR="00D62426">
        <w:rPr>
          <w:b w:val="0"/>
          <w:sz w:val="18"/>
          <w:szCs w:val="18"/>
        </w:rPr>
        <w:t>and p</w:t>
      </w:r>
      <w:r w:rsidR="003503BD">
        <w:rPr>
          <w:b w:val="0"/>
          <w:sz w:val="18"/>
          <w:szCs w:val="18"/>
        </w:rPr>
        <w:t xml:space="preserve">articipants </w:t>
      </w:r>
      <w:r w:rsidR="00CB3AD9">
        <w:rPr>
          <w:b w:val="0"/>
          <w:sz w:val="18"/>
          <w:szCs w:val="18"/>
        </w:rPr>
        <w:t>fixate</w:t>
      </w:r>
      <w:r w:rsidR="00315972">
        <w:rPr>
          <w:b w:val="0"/>
          <w:sz w:val="18"/>
          <w:szCs w:val="18"/>
        </w:rPr>
        <w:t>d</w:t>
      </w:r>
      <w:r w:rsidR="00CB3AD9">
        <w:rPr>
          <w:b w:val="0"/>
          <w:sz w:val="18"/>
          <w:szCs w:val="18"/>
        </w:rPr>
        <w:t xml:space="preserve"> on a red fixation point as previously</w:t>
      </w:r>
      <w:r w:rsidR="00F95BEB">
        <w:rPr>
          <w:b w:val="0"/>
          <w:sz w:val="18"/>
          <w:szCs w:val="18"/>
        </w:rPr>
        <w:t>,</w:t>
      </w:r>
      <w:r w:rsidR="00315972">
        <w:rPr>
          <w:b w:val="0"/>
          <w:sz w:val="18"/>
          <w:szCs w:val="18"/>
        </w:rPr>
        <w:t xml:space="preserve"> while</w:t>
      </w:r>
      <w:r w:rsidR="00CB3AD9">
        <w:rPr>
          <w:b w:val="0"/>
          <w:sz w:val="18"/>
          <w:szCs w:val="18"/>
        </w:rPr>
        <w:t xml:space="preserve"> the same adapting stimulus appear</w:t>
      </w:r>
      <w:r w:rsidR="00315972">
        <w:rPr>
          <w:b w:val="0"/>
          <w:sz w:val="18"/>
          <w:szCs w:val="18"/>
        </w:rPr>
        <w:t>ed</w:t>
      </w:r>
      <w:r w:rsidR="00CB3AD9">
        <w:rPr>
          <w:b w:val="0"/>
          <w:sz w:val="18"/>
          <w:szCs w:val="18"/>
        </w:rPr>
        <w:t xml:space="preserve"> 3</w:t>
      </w:r>
      <w:r w:rsidR="00CB3AD9" w:rsidRPr="008F093A">
        <w:rPr>
          <w:b w:val="0"/>
          <w:sz w:val="18"/>
          <w:szCs w:val="18"/>
        </w:rPr>
        <w:t>°</w:t>
      </w:r>
      <w:r w:rsidR="00CB3AD9">
        <w:rPr>
          <w:b w:val="0"/>
          <w:sz w:val="18"/>
          <w:szCs w:val="18"/>
        </w:rPr>
        <w:t xml:space="preserve"> above fixation covering the length of the screen. </w:t>
      </w:r>
      <w:r w:rsidR="00C47BDB">
        <w:rPr>
          <w:b w:val="0"/>
          <w:sz w:val="18"/>
          <w:szCs w:val="18"/>
        </w:rPr>
        <w:t>A white bar</w:t>
      </w:r>
      <w:r w:rsidR="008F093A">
        <w:rPr>
          <w:b w:val="0"/>
          <w:sz w:val="18"/>
          <w:szCs w:val="18"/>
        </w:rPr>
        <w:t>,</w:t>
      </w:r>
      <w:r w:rsidR="00C47BDB">
        <w:rPr>
          <w:b w:val="0"/>
          <w:sz w:val="18"/>
          <w:szCs w:val="18"/>
        </w:rPr>
        <w:t xml:space="preserve"> same size as before of 600ms duration appear</w:t>
      </w:r>
      <w:r w:rsidR="00315972">
        <w:rPr>
          <w:b w:val="0"/>
          <w:sz w:val="18"/>
          <w:szCs w:val="18"/>
        </w:rPr>
        <w:t>ed</w:t>
      </w:r>
      <w:r w:rsidR="00C47BDB">
        <w:rPr>
          <w:b w:val="0"/>
          <w:sz w:val="18"/>
          <w:szCs w:val="18"/>
        </w:rPr>
        <w:t xml:space="preserve"> 3</w:t>
      </w:r>
      <w:r w:rsidR="00F95BEB" w:rsidRPr="00F95BEB">
        <w:rPr>
          <w:b w:val="0"/>
          <w:sz w:val="18"/>
          <w:szCs w:val="18"/>
        </w:rPr>
        <w:t>°</w:t>
      </w:r>
      <w:r w:rsidR="00C47BDB">
        <w:rPr>
          <w:b w:val="0"/>
          <w:sz w:val="18"/>
          <w:szCs w:val="18"/>
        </w:rPr>
        <w:t xml:space="preserve"> above fixation</w:t>
      </w:r>
      <w:r w:rsidR="008F093A">
        <w:rPr>
          <w:b w:val="0"/>
          <w:sz w:val="18"/>
          <w:szCs w:val="18"/>
        </w:rPr>
        <w:t xml:space="preserve"> </w:t>
      </w:r>
      <w:r w:rsidR="00315972">
        <w:rPr>
          <w:b w:val="0"/>
          <w:sz w:val="18"/>
          <w:szCs w:val="18"/>
        </w:rPr>
        <w:t xml:space="preserve">and </w:t>
      </w:r>
      <w:r w:rsidR="008F093A">
        <w:rPr>
          <w:b w:val="0"/>
          <w:sz w:val="18"/>
          <w:szCs w:val="18"/>
        </w:rPr>
        <w:t>mov</w:t>
      </w:r>
      <w:r w:rsidR="00315972">
        <w:rPr>
          <w:b w:val="0"/>
          <w:sz w:val="18"/>
          <w:szCs w:val="18"/>
        </w:rPr>
        <w:t>ed</w:t>
      </w:r>
      <w:r w:rsidR="008F093A">
        <w:rPr>
          <w:b w:val="0"/>
          <w:sz w:val="18"/>
          <w:szCs w:val="18"/>
        </w:rPr>
        <w:t xml:space="preserve"> </w:t>
      </w:r>
      <w:r w:rsidR="003503BD">
        <w:rPr>
          <w:b w:val="0"/>
          <w:sz w:val="18"/>
          <w:szCs w:val="18"/>
        </w:rPr>
        <w:t xml:space="preserve">horizontally </w:t>
      </w:r>
      <w:r w:rsidR="008F093A">
        <w:rPr>
          <w:b w:val="0"/>
          <w:sz w:val="18"/>
          <w:szCs w:val="18"/>
        </w:rPr>
        <w:t xml:space="preserve">at </w:t>
      </w:r>
      <w:r w:rsidR="008F093A">
        <w:rPr>
          <w:b w:val="0"/>
          <w:sz w:val="18"/>
          <w:szCs w:val="18"/>
        </w:rPr>
        <w:lastRenderedPageBreak/>
        <w:t xml:space="preserve">one of two speeds </w:t>
      </w:r>
      <w:r w:rsidR="008F093A" w:rsidRPr="008F093A">
        <w:rPr>
          <w:b w:val="0"/>
          <w:sz w:val="18"/>
          <w:szCs w:val="18"/>
        </w:rPr>
        <w:t>(18.2° s</w:t>
      </w:r>
      <w:r w:rsidR="008F093A" w:rsidRPr="008F093A">
        <w:rPr>
          <w:b w:val="0"/>
          <w:sz w:val="18"/>
          <w:szCs w:val="18"/>
          <w:vertAlign w:val="superscript"/>
        </w:rPr>
        <w:t>-1</w:t>
      </w:r>
      <w:r w:rsidR="008F093A" w:rsidRPr="008F093A">
        <w:rPr>
          <w:b w:val="0"/>
          <w:sz w:val="18"/>
          <w:szCs w:val="18"/>
        </w:rPr>
        <w:t>, 27.3°s</w:t>
      </w:r>
      <w:r w:rsidR="008F093A" w:rsidRPr="008F093A">
        <w:rPr>
          <w:b w:val="0"/>
          <w:sz w:val="18"/>
          <w:szCs w:val="18"/>
          <w:vertAlign w:val="superscript"/>
        </w:rPr>
        <w:t>-1</w:t>
      </w:r>
      <w:r w:rsidR="008F093A" w:rsidRPr="008F093A">
        <w:rPr>
          <w:b w:val="0"/>
          <w:sz w:val="18"/>
          <w:szCs w:val="18"/>
        </w:rPr>
        <w:t>)</w:t>
      </w:r>
      <w:r w:rsidR="008F093A">
        <w:rPr>
          <w:b w:val="0"/>
          <w:sz w:val="18"/>
          <w:szCs w:val="18"/>
        </w:rPr>
        <w:t xml:space="preserve"> as in the previous experiments.</w:t>
      </w:r>
      <w:r w:rsidR="00B23807" w:rsidRPr="00B23807">
        <w:rPr>
          <w:b w:val="0"/>
          <w:sz w:val="18"/>
          <w:szCs w:val="18"/>
        </w:rPr>
        <w:t xml:space="preserve"> </w:t>
      </w:r>
      <w:r w:rsidR="00315972">
        <w:rPr>
          <w:b w:val="0"/>
          <w:sz w:val="18"/>
          <w:szCs w:val="18"/>
        </w:rPr>
        <w:t>The duration of the bar</w:t>
      </w:r>
      <w:r w:rsidR="00B23807">
        <w:rPr>
          <w:b w:val="0"/>
          <w:sz w:val="18"/>
          <w:szCs w:val="18"/>
        </w:rPr>
        <w:t xml:space="preserve"> </w:t>
      </w:r>
      <w:r w:rsidR="002244D6">
        <w:rPr>
          <w:b w:val="0"/>
          <w:sz w:val="18"/>
          <w:szCs w:val="18"/>
        </w:rPr>
        <w:t>was</w:t>
      </w:r>
      <w:r w:rsidR="00315972">
        <w:rPr>
          <w:b w:val="0"/>
          <w:sz w:val="18"/>
          <w:szCs w:val="18"/>
        </w:rPr>
        <w:t xml:space="preserve"> </w:t>
      </w:r>
      <w:r w:rsidR="00B23807">
        <w:rPr>
          <w:b w:val="0"/>
          <w:sz w:val="18"/>
          <w:szCs w:val="18"/>
        </w:rPr>
        <w:t>defined b</w:t>
      </w:r>
      <w:r w:rsidR="00F95BEB">
        <w:rPr>
          <w:b w:val="0"/>
          <w:sz w:val="18"/>
          <w:szCs w:val="18"/>
        </w:rPr>
        <w:t>y</w:t>
      </w:r>
      <w:r w:rsidR="00B23807">
        <w:rPr>
          <w:b w:val="0"/>
          <w:sz w:val="18"/>
          <w:szCs w:val="18"/>
        </w:rPr>
        <w:t xml:space="preserve"> the distance the bar moves before </w:t>
      </w:r>
      <w:r w:rsidR="00D62426">
        <w:rPr>
          <w:b w:val="0"/>
          <w:sz w:val="18"/>
          <w:szCs w:val="18"/>
        </w:rPr>
        <w:t xml:space="preserve">it </w:t>
      </w:r>
      <w:r w:rsidR="00B23807">
        <w:rPr>
          <w:b w:val="0"/>
          <w:sz w:val="18"/>
          <w:szCs w:val="18"/>
        </w:rPr>
        <w:t>disappear</w:t>
      </w:r>
      <w:r w:rsidR="00D62426">
        <w:rPr>
          <w:b w:val="0"/>
          <w:sz w:val="18"/>
          <w:szCs w:val="18"/>
        </w:rPr>
        <w:t>ed</w:t>
      </w:r>
      <w:r w:rsidR="00B23807">
        <w:rPr>
          <w:b w:val="0"/>
          <w:sz w:val="18"/>
          <w:szCs w:val="18"/>
        </w:rPr>
        <w:t xml:space="preserve"> (10.92</w:t>
      </w:r>
      <w:r w:rsidR="00B23807" w:rsidRPr="008F093A">
        <w:rPr>
          <w:b w:val="0"/>
          <w:sz w:val="18"/>
          <w:szCs w:val="18"/>
        </w:rPr>
        <w:t>°</w:t>
      </w:r>
      <w:r w:rsidR="00B23807">
        <w:rPr>
          <w:b w:val="0"/>
          <w:sz w:val="18"/>
          <w:szCs w:val="18"/>
        </w:rPr>
        <w:t xml:space="preserve"> or 16.38</w:t>
      </w:r>
      <w:r w:rsidR="00B23807" w:rsidRPr="008F093A">
        <w:rPr>
          <w:b w:val="0"/>
          <w:sz w:val="18"/>
          <w:szCs w:val="18"/>
        </w:rPr>
        <w:t>°</w:t>
      </w:r>
      <w:r w:rsidR="00B23807">
        <w:rPr>
          <w:b w:val="0"/>
          <w:sz w:val="18"/>
          <w:szCs w:val="18"/>
        </w:rPr>
        <w:t xml:space="preserve"> for </w:t>
      </w:r>
      <w:r w:rsidR="00315972">
        <w:rPr>
          <w:b w:val="0"/>
          <w:sz w:val="18"/>
          <w:szCs w:val="18"/>
        </w:rPr>
        <w:t xml:space="preserve">the </w:t>
      </w:r>
      <w:proofErr w:type="gramStart"/>
      <w:r w:rsidR="00315972">
        <w:rPr>
          <w:b w:val="0"/>
          <w:sz w:val="18"/>
          <w:szCs w:val="18"/>
        </w:rPr>
        <w:t>two</w:t>
      </w:r>
      <w:proofErr w:type="gramEnd"/>
      <w:r w:rsidR="00315972">
        <w:rPr>
          <w:b w:val="0"/>
          <w:sz w:val="18"/>
          <w:szCs w:val="18"/>
        </w:rPr>
        <w:t xml:space="preserve"> </w:t>
      </w:r>
      <w:r w:rsidR="00B23807">
        <w:rPr>
          <w:b w:val="0"/>
          <w:sz w:val="18"/>
          <w:szCs w:val="18"/>
        </w:rPr>
        <w:t xml:space="preserve">speeds respectively). </w:t>
      </w:r>
      <w:r w:rsidR="008F093A">
        <w:rPr>
          <w:b w:val="0"/>
          <w:sz w:val="18"/>
          <w:szCs w:val="18"/>
        </w:rPr>
        <w:t xml:space="preserve">Once the first bar has </w:t>
      </w:r>
      <w:r w:rsidR="00083E86">
        <w:rPr>
          <w:b w:val="0"/>
          <w:sz w:val="18"/>
          <w:szCs w:val="18"/>
        </w:rPr>
        <w:t>disappeared,</w:t>
      </w:r>
      <w:r w:rsidR="00B23807">
        <w:rPr>
          <w:b w:val="0"/>
          <w:sz w:val="18"/>
          <w:szCs w:val="18"/>
        </w:rPr>
        <w:t xml:space="preserve"> </w:t>
      </w:r>
      <w:r w:rsidR="008F093A">
        <w:rPr>
          <w:b w:val="0"/>
          <w:sz w:val="18"/>
          <w:szCs w:val="18"/>
        </w:rPr>
        <w:t xml:space="preserve">there </w:t>
      </w:r>
      <w:r w:rsidR="002244D6">
        <w:rPr>
          <w:b w:val="0"/>
          <w:sz w:val="18"/>
          <w:szCs w:val="18"/>
        </w:rPr>
        <w:t>was</w:t>
      </w:r>
      <w:r w:rsidR="008F093A">
        <w:rPr>
          <w:b w:val="0"/>
          <w:sz w:val="18"/>
          <w:szCs w:val="18"/>
        </w:rPr>
        <w:t xml:space="preserve"> a short, jittered delay (0.2-0.7s) before the comparison bar appears</w:t>
      </w:r>
      <w:r w:rsidR="00B23807">
        <w:rPr>
          <w:b w:val="0"/>
          <w:sz w:val="18"/>
          <w:szCs w:val="18"/>
        </w:rPr>
        <w:t xml:space="preserve"> 3</w:t>
      </w:r>
      <w:r w:rsidR="00B23807" w:rsidRPr="008F093A">
        <w:rPr>
          <w:b w:val="0"/>
          <w:sz w:val="18"/>
          <w:szCs w:val="18"/>
        </w:rPr>
        <w:t>°</w:t>
      </w:r>
      <w:r w:rsidR="008F093A">
        <w:rPr>
          <w:b w:val="0"/>
          <w:sz w:val="18"/>
          <w:szCs w:val="18"/>
        </w:rPr>
        <w:t xml:space="preserve"> below fixation</w:t>
      </w:r>
      <w:r w:rsidR="00697691">
        <w:rPr>
          <w:b w:val="0"/>
          <w:sz w:val="18"/>
          <w:szCs w:val="18"/>
        </w:rPr>
        <w:t xml:space="preserve"> </w:t>
      </w:r>
      <w:r w:rsidR="0015780D">
        <w:rPr>
          <w:b w:val="0"/>
          <w:sz w:val="18"/>
          <w:szCs w:val="18"/>
        </w:rPr>
        <w:t xml:space="preserve">and </w:t>
      </w:r>
      <w:r w:rsidR="003648E7">
        <w:rPr>
          <w:b w:val="0"/>
          <w:sz w:val="18"/>
          <w:szCs w:val="18"/>
        </w:rPr>
        <w:t xml:space="preserve">the adaptor, far enough apart to avoid adapting the </w:t>
      </w:r>
      <w:r w:rsidR="0015780D">
        <w:rPr>
          <w:b w:val="0"/>
          <w:sz w:val="18"/>
          <w:szCs w:val="18"/>
        </w:rPr>
        <w:t xml:space="preserve">comparison bar, </w:t>
      </w:r>
      <w:r w:rsidR="003648E7">
        <w:rPr>
          <w:b w:val="0"/>
          <w:sz w:val="18"/>
          <w:szCs w:val="18"/>
        </w:rPr>
        <w:t xml:space="preserve">as duration effects are spatially specific </w:t>
      </w:r>
      <w:r w:rsidR="003648E7">
        <w:rPr>
          <w:b w:val="0"/>
          <w:sz w:val="18"/>
          <w:szCs w:val="18"/>
        </w:rPr>
        <w:fldChar w:fldCharType="begin"/>
      </w:r>
      <w:r w:rsidR="00694D0F">
        <w:rPr>
          <w:b w:val="0"/>
          <w:sz w:val="18"/>
          <w:szCs w:val="18"/>
        </w:rPr>
        <w:instrText xml:space="preserve"> ADDIN EN.CITE &lt;EndNote&gt;&lt;Cite&gt;&lt;Author&gt;Ayhan&lt;/Author&gt;&lt;Year&gt;2009&lt;/Year&gt;&lt;RecNum&gt;69&lt;/RecNum&gt;&lt;DisplayText&gt;(Ayhan et al., 2009)&lt;/DisplayText&gt;&lt;record&gt;&lt;rec-number&gt;69&lt;/rec-number&gt;&lt;foreign-keys&gt;&lt;key app="EN" db-id="wfztv5v5s2vaspev0vzp9v08x9zffp5vvwwz" timestamp="1407595787"&gt;69&lt;/key&gt;&lt;/foreign-keys&gt;&lt;ref-type name="Journal Article"&gt;17&lt;/ref-type&gt;&lt;contributors&gt;&lt;authors&gt;&lt;author&gt;Ayhan, I.&lt;/author&gt;&lt;author&gt;Bruno, A.&lt;/author&gt;&lt;author&gt;Nishida, S.&lt;/author&gt;&lt;author&gt;Johnston, A.&lt;/author&gt;&lt;/authors&gt;&lt;/contributors&gt;&lt;auth-address&gt;Cognitive, Perceptual and Brain Sciences, Division of Psychology and Language Sciences, University College London, London, UK. i.ayhan@ucl.ac.uk&lt;/auth-address&gt;&lt;titles&gt;&lt;title&gt;The spatial tuning of adaptation-based time compression&lt;/title&gt;&lt;secondary-title&gt;J Vis&lt;/secondary-title&gt;&lt;alt-title&gt;Journal of vision&lt;/alt-title&gt;&lt;/titles&gt;&lt;alt-periodical&gt;&lt;full-title&gt;Journal of Vision&lt;/full-title&gt;&lt;/alt-periodical&gt;&lt;pages&gt;2.1-12&lt;/pages&gt;&lt;volume&gt;9&lt;/volume&gt;&lt;number&gt;11&lt;/number&gt;&lt;edition&gt;2010/01/08&lt;/edition&gt;&lt;keywords&gt;&lt;keyword&gt;Adaptation, Physiological/*physiology&lt;/keyword&gt;&lt;keyword&gt;Adult&lt;/keyword&gt;&lt;keyword&gt;Female&lt;/keyword&gt;&lt;keyword&gt;Humans&lt;/keyword&gt;&lt;keyword&gt;Male&lt;/keyword&gt;&lt;keyword&gt;Motion Perception/*physiology&lt;/keyword&gt;&lt;keyword&gt;Photic Stimulation/methods&lt;/keyword&gt;&lt;keyword&gt;Time Factors&lt;/keyword&gt;&lt;keyword&gt;Time Perception/*physiology&lt;/keyword&gt;&lt;keyword&gt;Visual Fields/physiology&lt;/keyword&gt;&lt;/keywords&gt;&lt;dates&gt;&lt;year&gt;2009&lt;/year&gt;&lt;/dates&gt;&lt;isbn&gt;1534-7362&lt;/isbn&gt;&lt;accession-num&gt;20053065&lt;/accession-num&gt;&lt;urls&gt;&lt;/urls&gt;&lt;electronic-resource-num&gt;10.1167/9.11.2&lt;/electronic-resource-num&gt;&lt;remote-database-provider&gt;Nlm&lt;/remote-database-provider&gt;&lt;language&gt;eng&lt;/language&gt;&lt;/record&gt;&lt;/Cite&gt;&lt;/EndNote&gt;</w:instrText>
      </w:r>
      <w:r w:rsidR="003648E7">
        <w:rPr>
          <w:b w:val="0"/>
          <w:sz w:val="18"/>
          <w:szCs w:val="18"/>
        </w:rPr>
        <w:fldChar w:fldCharType="separate"/>
      </w:r>
      <w:r w:rsidR="00694D0F">
        <w:rPr>
          <w:b w:val="0"/>
          <w:noProof/>
          <w:sz w:val="18"/>
          <w:szCs w:val="18"/>
        </w:rPr>
        <w:t>(</w:t>
      </w:r>
      <w:hyperlink w:anchor="_ENREF_2" w:tooltip="Ayhan, 2009 #69" w:history="1">
        <w:r w:rsidR="00ED6D97">
          <w:rPr>
            <w:b w:val="0"/>
            <w:noProof/>
            <w:sz w:val="18"/>
            <w:szCs w:val="18"/>
          </w:rPr>
          <w:t>Ayhan et al., 2009</w:t>
        </w:r>
      </w:hyperlink>
      <w:r w:rsidR="00694D0F">
        <w:rPr>
          <w:b w:val="0"/>
          <w:noProof/>
          <w:sz w:val="18"/>
          <w:szCs w:val="18"/>
        </w:rPr>
        <w:t>)</w:t>
      </w:r>
      <w:r w:rsidR="003648E7">
        <w:rPr>
          <w:b w:val="0"/>
          <w:sz w:val="18"/>
          <w:szCs w:val="18"/>
        </w:rPr>
        <w:fldChar w:fldCharType="end"/>
      </w:r>
      <w:r w:rsidR="003648E7">
        <w:rPr>
          <w:b w:val="0"/>
          <w:sz w:val="18"/>
          <w:szCs w:val="18"/>
        </w:rPr>
        <w:t>.</w:t>
      </w:r>
      <w:r w:rsidR="00B23807">
        <w:rPr>
          <w:b w:val="0"/>
          <w:sz w:val="18"/>
          <w:szCs w:val="18"/>
        </w:rPr>
        <w:t xml:space="preserve"> The comparison </w:t>
      </w:r>
      <w:r w:rsidR="0015780D">
        <w:rPr>
          <w:b w:val="0"/>
          <w:sz w:val="18"/>
          <w:szCs w:val="18"/>
        </w:rPr>
        <w:t xml:space="preserve">bar </w:t>
      </w:r>
      <w:r w:rsidR="00B23807">
        <w:rPr>
          <w:b w:val="0"/>
          <w:sz w:val="18"/>
          <w:szCs w:val="18"/>
        </w:rPr>
        <w:t xml:space="preserve">starts at the opposite side of the screen, moving in the opposite direction to the standard at one of the two same speeds. The duration of the comparison </w:t>
      </w:r>
      <w:proofErr w:type="gramStart"/>
      <w:r w:rsidR="002244D6">
        <w:rPr>
          <w:b w:val="0"/>
          <w:sz w:val="18"/>
          <w:szCs w:val="18"/>
        </w:rPr>
        <w:t>was</w:t>
      </w:r>
      <w:r w:rsidR="00B23807">
        <w:rPr>
          <w:b w:val="0"/>
          <w:sz w:val="18"/>
          <w:szCs w:val="18"/>
        </w:rPr>
        <w:t xml:space="preserve"> varied</w:t>
      </w:r>
      <w:proofErr w:type="gramEnd"/>
      <w:r w:rsidR="00B23807">
        <w:rPr>
          <w:b w:val="0"/>
          <w:sz w:val="18"/>
          <w:szCs w:val="18"/>
        </w:rPr>
        <w:t xml:space="preserve"> between 300-900ms in 50ms steps</w:t>
      </w:r>
      <w:r w:rsidR="0015780D">
        <w:rPr>
          <w:b w:val="0"/>
          <w:sz w:val="18"/>
          <w:szCs w:val="18"/>
        </w:rPr>
        <w:t>,</w:t>
      </w:r>
      <w:r w:rsidR="00B23807">
        <w:rPr>
          <w:b w:val="0"/>
          <w:sz w:val="18"/>
          <w:szCs w:val="18"/>
        </w:rPr>
        <w:t xml:space="preserve"> so the distance travelled varies between 5.46</w:t>
      </w:r>
      <w:r w:rsidR="00B23807" w:rsidRPr="008F093A">
        <w:rPr>
          <w:b w:val="0"/>
          <w:sz w:val="18"/>
          <w:szCs w:val="18"/>
        </w:rPr>
        <w:t>°</w:t>
      </w:r>
      <w:r w:rsidR="00B23807">
        <w:rPr>
          <w:b w:val="0"/>
          <w:sz w:val="18"/>
          <w:szCs w:val="18"/>
        </w:rPr>
        <w:t xml:space="preserve"> and 16.48</w:t>
      </w:r>
      <w:r w:rsidR="00B23807" w:rsidRPr="008F093A">
        <w:rPr>
          <w:b w:val="0"/>
          <w:sz w:val="18"/>
          <w:szCs w:val="18"/>
        </w:rPr>
        <w:t>°</w:t>
      </w:r>
      <w:r w:rsidR="00B23807">
        <w:rPr>
          <w:b w:val="0"/>
          <w:sz w:val="18"/>
          <w:szCs w:val="18"/>
        </w:rPr>
        <w:t xml:space="preserve"> with 0.91</w:t>
      </w:r>
      <w:r w:rsidR="00B23807" w:rsidRPr="008F093A">
        <w:rPr>
          <w:b w:val="0"/>
          <w:sz w:val="18"/>
          <w:szCs w:val="18"/>
        </w:rPr>
        <w:t>°</w:t>
      </w:r>
      <w:r w:rsidR="00B23807">
        <w:rPr>
          <w:b w:val="0"/>
          <w:sz w:val="18"/>
          <w:szCs w:val="18"/>
        </w:rPr>
        <w:t xml:space="preserve"> steps for the low and 8.19</w:t>
      </w:r>
      <w:r w:rsidR="00B23807" w:rsidRPr="008F093A">
        <w:rPr>
          <w:b w:val="0"/>
          <w:sz w:val="18"/>
          <w:szCs w:val="18"/>
        </w:rPr>
        <w:t>°</w:t>
      </w:r>
      <w:r w:rsidR="00B23807">
        <w:rPr>
          <w:b w:val="0"/>
          <w:sz w:val="18"/>
          <w:szCs w:val="18"/>
        </w:rPr>
        <w:t xml:space="preserve"> and 24.57</w:t>
      </w:r>
      <w:r w:rsidR="00B23807" w:rsidRPr="008F093A">
        <w:rPr>
          <w:b w:val="0"/>
          <w:sz w:val="18"/>
          <w:szCs w:val="18"/>
        </w:rPr>
        <w:t>°</w:t>
      </w:r>
      <w:r w:rsidR="00B23807">
        <w:rPr>
          <w:b w:val="0"/>
          <w:sz w:val="18"/>
          <w:szCs w:val="18"/>
        </w:rPr>
        <w:t xml:space="preserve"> with 1.37</w:t>
      </w:r>
      <w:r w:rsidR="00B23807" w:rsidRPr="008F093A">
        <w:rPr>
          <w:b w:val="0"/>
          <w:sz w:val="18"/>
          <w:szCs w:val="18"/>
        </w:rPr>
        <w:t>°</w:t>
      </w:r>
      <w:r w:rsidR="00B23807">
        <w:rPr>
          <w:b w:val="0"/>
          <w:sz w:val="18"/>
          <w:szCs w:val="18"/>
        </w:rPr>
        <w:t xml:space="preserve"> steps for the high speed.</w:t>
      </w:r>
      <w:r w:rsidR="003503BD">
        <w:rPr>
          <w:b w:val="0"/>
          <w:sz w:val="18"/>
          <w:szCs w:val="18"/>
        </w:rPr>
        <w:t xml:space="preserve"> </w:t>
      </w:r>
      <w:r w:rsidR="008F093A">
        <w:rPr>
          <w:b w:val="0"/>
          <w:sz w:val="18"/>
          <w:szCs w:val="18"/>
        </w:rPr>
        <w:t xml:space="preserve">The </w:t>
      </w:r>
      <w:r w:rsidR="003503BD">
        <w:rPr>
          <w:b w:val="0"/>
          <w:sz w:val="18"/>
          <w:szCs w:val="18"/>
        </w:rPr>
        <w:t xml:space="preserve">horizontal </w:t>
      </w:r>
      <w:r w:rsidR="008F093A">
        <w:rPr>
          <w:b w:val="0"/>
          <w:sz w:val="18"/>
          <w:szCs w:val="18"/>
        </w:rPr>
        <w:t xml:space="preserve">center point of </w:t>
      </w:r>
      <w:r w:rsidR="00B23807">
        <w:rPr>
          <w:b w:val="0"/>
          <w:sz w:val="18"/>
          <w:szCs w:val="18"/>
        </w:rPr>
        <w:t>each</w:t>
      </w:r>
      <w:r w:rsidR="008F093A">
        <w:rPr>
          <w:b w:val="0"/>
          <w:sz w:val="18"/>
          <w:szCs w:val="18"/>
        </w:rPr>
        <w:t xml:space="preserve"> bar path </w:t>
      </w:r>
      <w:r w:rsidR="002244D6">
        <w:rPr>
          <w:b w:val="0"/>
          <w:sz w:val="18"/>
          <w:szCs w:val="18"/>
        </w:rPr>
        <w:t>was</w:t>
      </w:r>
      <w:r w:rsidR="008F093A">
        <w:rPr>
          <w:b w:val="0"/>
          <w:sz w:val="18"/>
          <w:szCs w:val="18"/>
        </w:rPr>
        <w:t xml:space="preserve"> jittered </w:t>
      </w:r>
      <w:r w:rsidR="00697691">
        <w:rPr>
          <w:b w:val="0"/>
          <w:sz w:val="18"/>
          <w:szCs w:val="18"/>
        </w:rPr>
        <w:t>by + or - one</w:t>
      </w:r>
      <w:r w:rsidR="008F093A">
        <w:rPr>
          <w:b w:val="0"/>
          <w:sz w:val="18"/>
          <w:szCs w:val="18"/>
        </w:rPr>
        <w:t xml:space="preserve"> third of the total bar path about fixation</w:t>
      </w:r>
      <w:r w:rsidR="003503BD">
        <w:rPr>
          <w:b w:val="0"/>
          <w:sz w:val="18"/>
          <w:szCs w:val="18"/>
        </w:rPr>
        <w:t xml:space="preserve"> so the start and </w:t>
      </w:r>
      <w:proofErr w:type="gramStart"/>
      <w:r w:rsidR="003503BD">
        <w:rPr>
          <w:b w:val="0"/>
          <w:sz w:val="18"/>
          <w:szCs w:val="18"/>
        </w:rPr>
        <w:t>end point</w:t>
      </w:r>
      <w:r w:rsidR="00083E86">
        <w:rPr>
          <w:b w:val="0"/>
          <w:sz w:val="18"/>
          <w:szCs w:val="18"/>
        </w:rPr>
        <w:t>s</w:t>
      </w:r>
      <w:proofErr w:type="gramEnd"/>
      <w:r w:rsidR="003503BD">
        <w:rPr>
          <w:b w:val="0"/>
          <w:sz w:val="18"/>
          <w:szCs w:val="18"/>
        </w:rPr>
        <w:t xml:space="preserve"> </w:t>
      </w:r>
      <w:r w:rsidR="00083E86">
        <w:rPr>
          <w:b w:val="0"/>
          <w:sz w:val="18"/>
          <w:szCs w:val="18"/>
        </w:rPr>
        <w:t>are</w:t>
      </w:r>
      <w:r w:rsidR="003503BD">
        <w:rPr>
          <w:b w:val="0"/>
          <w:sz w:val="18"/>
          <w:szCs w:val="18"/>
        </w:rPr>
        <w:t xml:space="preserve"> unpredictable</w:t>
      </w:r>
      <w:r w:rsidR="008F093A">
        <w:rPr>
          <w:b w:val="0"/>
          <w:sz w:val="18"/>
          <w:szCs w:val="18"/>
        </w:rPr>
        <w:t>.</w:t>
      </w:r>
      <w:r w:rsidR="003503BD">
        <w:rPr>
          <w:b w:val="0"/>
          <w:sz w:val="18"/>
          <w:szCs w:val="18"/>
        </w:rPr>
        <w:t xml:space="preserve"> Once the comparison bar disappear</w:t>
      </w:r>
      <w:r w:rsidR="00315972">
        <w:rPr>
          <w:b w:val="0"/>
          <w:sz w:val="18"/>
          <w:szCs w:val="18"/>
        </w:rPr>
        <w:t>ed</w:t>
      </w:r>
      <w:r w:rsidR="003503BD">
        <w:rPr>
          <w:b w:val="0"/>
          <w:sz w:val="18"/>
          <w:szCs w:val="18"/>
        </w:rPr>
        <w:t xml:space="preserve"> the participant indicate</w:t>
      </w:r>
      <w:r w:rsidR="00315972">
        <w:rPr>
          <w:b w:val="0"/>
          <w:sz w:val="18"/>
          <w:szCs w:val="18"/>
        </w:rPr>
        <w:t>d</w:t>
      </w:r>
      <w:r w:rsidR="003503BD">
        <w:rPr>
          <w:b w:val="0"/>
          <w:sz w:val="18"/>
          <w:szCs w:val="18"/>
        </w:rPr>
        <w:t xml:space="preserve"> by button press which bar appeared for the longe</w:t>
      </w:r>
      <w:r w:rsidR="0015780D">
        <w:rPr>
          <w:b w:val="0"/>
          <w:sz w:val="18"/>
          <w:szCs w:val="18"/>
        </w:rPr>
        <w:t>r</w:t>
      </w:r>
      <w:r w:rsidR="003503BD">
        <w:rPr>
          <w:b w:val="0"/>
          <w:sz w:val="18"/>
          <w:szCs w:val="18"/>
        </w:rPr>
        <w:t xml:space="preserve"> duration.</w:t>
      </w:r>
      <w:r w:rsidR="00E323A9">
        <w:rPr>
          <w:b w:val="0"/>
          <w:sz w:val="18"/>
          <w:szCs w:val="18"/>
        </w:rPr>
        <w:t xml:space="preserve"> </w:t>
      </w:r>
      <w:proofErr w:type="gramStart"/>
      <w:r w:rsidR="00697691">
        <w:rPr>
          <w:b w:val="0"/>
          <w:sz w:val="18"/>
          <w:szCs w:val="18"/>
        </w:rPr>
        <w:t>In each block, defined by the adaptation condition (0.1,</w:t>
      </w:r>
      <w:r w:rsidR="0015780D">
        <w:rPr>
          <w:b w:val="0"/>
          <w:sz w:val="18"/>
          <w:szCs w:val="18"/>
        </w:rPr>
        <w:t xml:space="preserve"> </w:t>
      </w:r>
      <w:r w:rsidR="00697691">
        <w:rPr>
          <w:b w:val="0"/>
          <w:sz w:val="18"/>
          <w:szCs w:val="18"/>
        </w:rPr>
        <w:t>5 and 20Hz TF),</w:t>
      </w:r>
      <w:r w:rsidR="003503BD">
        <w:rPr>
          <w:b w:val="0"/>
          <w:sz w:val="18"/>
          <w:szCs w:val="18"/>
        </w:rPr>
        <w:t xml:space="preserve"> </w:t>
      </w:r>
      <w:r w:rsidR="00697691">
        <w:rPr>
          <w:b w:val="0"/>
          <w:sz w:val="18"/>
          <w:szCs w:val="18"/>
        </w:rPr>
        <w:t>e</w:t>
      </w:r>
      <w:r w:rsidR="003503BD">
        <w:rPr>
          <w:b w:val="0"/>
          <w:sz w:val="18"/>
          <w:szCs w:val="18"/>
        </w:rPr>
        <w:t>ach of the two directional combinations (standard moving left to right, comparison right to left and</w:t>
      </w:r>
      <w:r w:rsidR="0015780D">
        <w:rPr>
          <w:b w:val="0"/>
          <w:sz w:val="18"/>
          <w:szCs w:val="18"/>
        </w:rPr>
        <w:t xml:space="preserve"> vice versa</w:t>
      </w:r>
      <w:r w:rsidR="003503BD">
        <w:rPr>
          <w:b w:val="0"/>
          <w:sz w:val="18"/>
          <w:szCs w:val="18"/>
        </w:rPr>
        <w:t xml:space="preserve">) </w:t>
      </w:r>
      <w:r w:rsidR="002244D6">
        <w:rPr>
          <w:b w:val="0"/>
          <w:sz w:val="18"/>
          <w:szCs w:val="18"/>
        </w:rPr>
        <w:t>was</w:t>
      </w:r>
      <w:r w:rsidR="003503BD">
        <w:rPr>
          <w:b w:val="0"/>
          <w:sz w:val="18"/>
          <w:szCs w:val="18"/>
        </w:rPr>
        <w:t xml:space="preserve"> shown </w:t>
      </w:r>
      <w:r w:rsidR="00697691">
        <w:rPr>
          <w:b w:val="0"/>
          <w:sz w:val="18"/>
          <w:szCs w:val="18"/>
        </w:rPr>
        <w:t xml:space="preserve">once </w:t>
      </w:r>
      <w:r w:rsidR="003503BD">
        <w:rPr>
          <w:b w:val="0"/>
          <w:sz w:val="18"/>
          <w:szCs w:val="18"/>
        </w:rPr>
        <w:t>for each of the four speed combinations (low-low, low-high, high-low, hi</w:t>
      </w:r>
      <w:r w:rsidR="00697691">
        <w:rPr>
          <w:b w:val="0"/>
          <w:sz w:val="18"/>
          <w:szCs w:val="18"/>
        </w:rPr>
        <w:t>gh-high)</w:t>
      </w:r>
      <w:r w:rsidR="00F95BEB">
        <w:rPr>
          <w:b w:val="0"/>
          <w:sz w:val="18"/>
          <w:szCs w:val="18"/>
        </w:rPr>
        <w:t>,</w:t>
      </w:r>
      <w:r w:rsidR="00697691">
        <w:rPr>
          <w:b w:val="0"/>
          <w:sz w:val="18"/>
          <w:szCs w:val="18"/>
        </w:rPr>
        <w:t xml:space="preserve"> giving a total of eight measures</w:t>
      </w:r>
      <w:r w:rsidR="003503BD">
        <w:rPr>
          <w:b w:val="0"/>
          <w:sz w:val="18"/>
          <w:szCs w:val="18"/>
        </w:rPr>
        <w:t xml:space="preserve"> </w:t>
      </w:r>
      <w:r w:rsidR="00CB3AD9">
        <w:rPr>
          <w:b w:val="0"/>
          <w:sz w:val="18"/>
          <w:szCs w:val="18"/>
        </w:rPr>
        <w:t>for each different duration</w:t>
      </w:r>
      <w:r w:rsidR="00E323A9">
        <w:rPr>
          <w:b w:val="0"/>
          <w:sz w:val="18"/>
          <w:szCs w:val="18"/>
        </w:rPr>
        <w:t xml:space="preserve"> per block and </w:t>
      </w:r>
      <w:r w:rsidR="0015780D">
        <w:rPr>
          <w:b w:val="0"/>
          <w:sz w:val="18"/>
          <w:szCs w:val="18"/>
        </w:rPr>
        <w:t>these</w:t>
      </w:r>
      <w:r w:rsidR="00697691">
        <w:rPr>
          <w:b w:val="0"/>
          <w:sz w:val="18"/>
          <w:szCs w:val="18"/>
        </w:rPr>
        <w:t xml:space="preserve"> </w:t>
      </w:r>
      <w:r w:rsidR="00CB3AD9">
        <w:rPr>
          <w:b w:val="0"/>
          <w:sz w:val="18"/>
          <w:szCs w:val="18"/>
        </w:rPr>
        <w:t>are interleaved with</w:t>
      </w:r>
      <w:r w:rsidR="00697691">
        <w:rPr>
          <w:b w:val="0"/>
          <w:sz w:val="18"/>
          <w:szCs w:val="18"/>
        </w:rPr>
        <w:t>in each of the three blocks.</w:t>
      </w:r>
      <w:proofErr w:type="gramEnd"/>
      <w:r w:rsidR="00E323A9">
        <w:rPr>
          <w:b w:val="0"/>
          <w:sz w:val="18"/>
          <w:szCs w:val="18"/>
        </w:rPr>
        <w:t xml:space="preserve"> One session contained three blocks – one for each adaptation condition and participants performed two sessions in total on separate days. The control (0.1Hz) condition </w:t>
      </w:r>
      <w:proofErr w:type="gramStart"/>
      <w:r w:rsidR="00E323A9">
        <w:rPr>
          <w:b w:val="0"/>
          <w:sz w:val="18"/>
          <w:szCs w:val="18"/>
        </w:rPr>
        <w:t>was always shown</w:t>
      </w:r>
      <w:proofErr w:type="gramEnd"/>
      <w:r w:rsidR="00E323A9">
        <w:rPr>
          <w:b w:val="0"/>
          <w:sz w:val="18"/>
          <w:szCs w:val="18"/>
        </w:rPr>
        <w:t xml:space="preserve"> first so it was possible to check if they were performing the task correctly before proceeding onto the 5 and 20Hz blocks</w:t>
      </w:r>
      <w:r w:rsidR="00415E59">
        <w:rPr>
          <w:b w:val="0"/>
          <w:sz w:val="18"/>
          <w:szCs w:val="18"/>
        </w:rPr>
        <w:t>.</w:t>
      </w:r>
      <w:r w:rsidR="00E323A9">
        <w:rPr>
          <w:b w:val="0"/>
          <w:sz w:val="18"/>
          <w:szCs w:val="18"/>
        </w:rPr>
        <w:t xml:space="preserve"> </w:t>
      </w:r>
      <w:r w:rsidR="00415E59">
        <w:rPr>
          <w:b w:val="0"/>
          <w:sz w:val="18"/>
          <w:szCs w:val="18"/>
        </w:rPr>
        <w:t>T</w:t>
      </w:r>
      <w:r w:rsidR="00E323A9">
        <w:rPr>
          <w:b w:val="0"/>
          <w:sz w:val="18"/>
          <w:szCs w:val="18"/>
        </w:rPr>
        <w:t xml:space="preserve">he presentation order of </w:t>
      </w:r>
      <w:r w:rsidR="00415E59">
        <w:rPr>
          <w:b w:val="0"/>
          <w:sz w:val="18"/>
          <w:szCs w:val="18"/>
        </w:rPr>
        <w:t>the two adapting blocks (5 and 20Hz)</w:t>
      </w:r>
      <w:r w:rsidR="00E323A9">
        <w:rPr>
          <w:b w:val="0"/>
          <w:sz w:val="18"/>
          <w:szCs w:val="18"/>
        </w:rPr>
        <w:t xml:space="preserve"> </w:t>
      </w:r>
      <w:proofErr w:type="gramStart"/>
      <w:r w:rsidR="00E323A9">
        <w:rPr>
          <w:b w:val="0"/>
          <w:sz w:val="18"/>
          <w:szCs w:val="18"/>
        </w:rPr>
        <w:t>was counterbalanced</w:t>
      </w:r>
      <w:proofErr w:type="gramEnd"/>
      <w:r w:rsidR="00E323A9">
        <w:rPr>
          <w:b w:val="0"/>
          <w:sz w:val="18"/>
          <w:szCs w:val="18"/>
        </w:rPr>
        <w:t xml:space="preserve"> across participants. In total four participants took part, including the authors with two naïve</w:t>
      </w:r>
      <w:r w:rsidR="00AC5274">
        <w:rPr>
          <w:b w:val="0"/>
          <w:sz w:val="18"/>
          <w:szCs w:val="18"/>
        </w:rPr>
        <w:t xml:space="preserve"> to the purpose of the study</w:t>
      </w:r>
      <w:r w:rsidR="00E323A9">
        <w:rPr>
          <w:b w:val="0"/>
          <w:sz w:val="18"/>
          <w:szCs w:val="18"/>
        </w:rPr>
        <w:t xml:space="preserve">. One possibility in this task </w:t>
      </w:r>
      <w:r w:rsidR="002244D6">
        <w:rPr>
          <w:b w:val="0"/>
          <w:sz w:val="18"/>
          <w:szCs w:val="18"/>
        </w:rPr>
        <w:t>was</w:t>
      </w:r>
      <w:r w:rsidR="00AC5274">
        <w:rPr>
          <w:b w:val="0"/>
          <w:sz w:val="18"/>
          <w:szCs w:val="18"/>
        </w:rPr>
        <w:t xml:space="preserve"> </w:t>
      </w:r>
      <w:r w:rsidR="00E323A9">
        <w:rPr>
          <w:b w:val="0"/>
          <w:sz w:val="18"/>
          <w:szCs w:val="18"/>
        </w:rPr>
        <w:t>participants use bar path length as a cue to judge duration</w:t>
      </w:r>
      <w:r w:rsidR="00AC5274">
        <w:rPr>
          <w:b w:val="0"/>
          <w:sz w:val="18"/>
          <w:szCs w:val="18"/>
        </w:rPr>
        <w:t>,</w:t>
      </w:r>
      <w:r w:rsidR="00E323A9">
        <w:rPr>
          <w:b w:val="0"/>
          <w:sz w:val="18"/>
          <w:szCs w:val="18"/>
        </w:rPr>
        <w:t xml:space="preserve"> as the bar duration </w:t>
      </w:r>
      <w:r w:rsidR="002244D6">
        <w:rPr>
          <w:b w:val="0"/>
          <w:sz w:val="18"/>
          <w:szCs w:val="18"/>
        </w:rPr>
        <w:t>was</w:t>
      </w:r>
      <w:r w:rsidR="00E323A9">
        <w:rPr>
          <w:b w:val="0"/>
          <w:sz w:val="18"/>
          <w:szCs w:val="18"/>
        </w:rPr>
        <w:t xml:space="preserve"> defined by distance travelled. However, as the experiment require</w:t>
      </w:r>
      <w:r w:rsidR="00315972">
        <w:rPr>
          <w:b w:val="0"/>
          <w:sz w:val="18"/>
          <w:szCs w:val="18"/>
        </w:rPr>
        <w:t>d</w:t>
      </w:r>
      <w:r w:rsidR="00E323A9">
        <w:rPr>
          <w:b w:val="0"/>
          <w:sz w:val="18"/>
          <w:szCs w:val="18"/>
        </w:rPr>
        <w:t xml:space="preserve"> comparisons between bars with different in </w:t>
      </w:r>
      <w:proofErr w:type="gramStart"/>
      <w:r w:rsidR="00E323A9">
        <w:rPr>
          <w:b w:val="0"/>
          <w:sz w:val="18"/>
          <w:szCs w:val="18"/>
        </w:rPr>
        <w:t>speeds</w:t>
      </w:r>
      <w:r w:rsidR="00F95BEB">
        <w:rPr>
          <w:b w:val="0"/>
          <w:sz w:val="18"/>
          <w:szCs w:val="18"/>
        </w:rPr>
        <w:t xml:space="preserve"> and</w:t>
      </w:r>
      <w:r w:rsidR="00E323A9">
        <w:rPr>
          <w:b w:val="0"/>
          <w:sz w:val="18"/>
          <w:szCs w:val="18"/>
        </w:rPr>
        <w:t xml:space="preserve"> directions</w:t>
      </w:r>
      <w:proofErr w:type="gramEnd"/>
      <w:r w:rsidR="00E323A9">
        <w:rPr>
          <w:b w:val="0"/>
          <w:sz w:val="18"/>
          <w:szCs w:val="18"/>
        </w:rPr>
        <w:t xml:space="preserve"> and the bars have jittered start and end points, this means that bar path length </w:t>
      </w:r>
      <w:r w:rsidR="002244D6">
        <w:rPr>
          <w:b w:val="0"/>
          <w:sz w:val="18"/>
          <w:szCs w:val="18"/>
        </w:rPr>
        <w:t>was</w:t>
      </w:r>
      <w:r w:rsidR="00E323A9">
        <w:rPr>
          <w:b w:val="0"/>
          <w:sz w:val="18"/>
          <w:szCs w:val="18"/>
        </w:rPr>
        <w:t xml:space="preserve"> not always a reliable cue. </w:t>
      </w:r>
      <w:r w:rsidR="00083E86">
        <w:rPr>
          <w:b w:val="0"/>
          <w:sz w:val="18"/>
          <w:szCs w:val="18"/>
        </w:rPr>
        <w:t>Therefore,</w:t>
      </w:r>
      <w:r w:rsidR="00E323A9">
        <w:rPr>
          <w:b w:val="0"/>
          <w:sz w:val="18"/>
          <w:szCs w:val="18"/>
        </w:rPr>
        <w:t xml:space="preserve"> we can take participants</w:t>
      </w:r>
      <w:r w:rsidR="00680A32">
        <w:rPr>
          <w:b w:val="0"/>
          <w:sz w:val="18"/>
          <w:szCs w:val="18"/>
        </w:rPr>
        <w:t>’</w:t>
      </w:r>
      <w:r w:rsidR="00E323A9">
        <w:rPr>
          <w:b w:val="0"/>
          <w:sz w:val="18"/>
          <w:szCs w:val="18"/>
        </w:rPr>
        <w:t xml:space="preserve"> responses as a measure of perceived duration. </w:t>
      </w:r>
      <w:r w:rsidR="00083E86">
        <w:rPr>
          <w:b w:val="0"/>
          <w:sz w:val="18"/>
          <w:szCs w:val="18"/>
        </w:rPr>
        <w:t>In addition</w:t>
      </w:r>
      <w:r w:rsidR="00971D18">
        <w:rPr>
          <w:b w:val="0"/>
          <w:sz w:val="18"/>
          <w:szCs w:val="18"/>
        </w:rPr>
        <w:t>,</w:t>
      </w:r>
      <w:r w:rsidR="00E323A9">
        <w:rPr>
          <w:b w:val="0"/>
          <w:sz w:val="18"/>
          <w:szCs w:val="18"/>
        </w:rPr>
        <w:t xml:space="preserve"> there </w:t>
      </w:r>
      <w:r w:rsidR="002244D6">
        <w:rPr>
          <w:b w:val="0"/>
          <w:sz w:val="18"/>
          <w:szCs w:val="18"/>
        </w:rPr>
        <w:t>was</w:t>
      </w:r>
      <w:r w:rsidR="00E323A9">
        <w:rPr>
          <w:b w:val="0"/>
          <w:sz w:val="18"/>
          <w:szCs w:val="18"/>
        </w:rPr>
        <w:t xml:space="preserve"> enough data </w:t>
      </w:r>
      <w:r w:rsidR="00971D18">
        <w:rPr>
          <w:b w:val="0"/>
          <w:sz w:val="18"/>
          <w:szCs w:val="18"/>
        </w:rPr>
        <w:t>(eight</w:t>
      </w:r>
      <w:r w:rsidR="00E323A9">
        <w:rPr>
          <w:b w:val="0"/>
          <w:sz w:val="18"/>
          <w:szCs w:val="18"/>
        </w:rPr>
        <w:t xml:space="preserve"> repetitions </w:t>
      </w:r>
      <w:r w:rsidR="00971D18">
        <w:rPr>
          <w:b w:val="0"/>
          <w:sz w:val="18"/>
          <w:szCs w:val="18"/>
        </w:rPr>
        <w:t xml:space="preserve">per </w:t>
      </w:r>
      <w:r w:rsidR="00E323A9">
        <w:rPr>
          <w:b w:val="0"/>
          <w:sz w:val="18"/>
          <w:szCs w:val="18"/>
        </w:rPr>
        <w:t>duratio</w:t>
      </w:r>
      <w:r w:rsidR="00971D18">
        <w:rPr>
          <w:b w:val="0"/>
          <w:sz w:val="18"/>
          <w:szCs w:val="18"/>
        </w:rPr>
        <w:t>n) to estimate psychometric functions for trials where bars have different and same speed</w:t>
      </w:r>
      <w:r w:rsidR="00AC5274">
        <w:rPr>
          <w:b w:val="0"/>
          <w:sz w:val="18"/>
          <w:szCs w:val="18"/>
        </w:rPr>
        <w:t>s</w:t>
      </w:r>
      <w:r w:rsidR="00D70837">
        <w:rPr>
          <w:b w:val="0"/>
          <w:sz w:val="18"/>
          <w:szCs w:val="18"/>
        </w:rPr>
        <w:t xml:space="preserve"> independently. This allow</w:t>
      </w:r>
      <w:r w:rsidR="00263878">
        <w:rPr>
          <w:b w:val="0"/>
          <w:sz w:val="18"/>
          <w:szCs w:val="18"/>
        </w:rPr>
        <w:t>ed</w:t>
      </w:r>
      <w:r w:rsidR="00D70837">
        <w:rPr>
          <w:b w:val="0"/>
          <w:sz w:val="18"/>
          <w:szCs w:val="18"/>
        </w:rPr>
        <w:t xml:space="preserve"> </w:t>
      </w:r>
      <w:r w:rsidR="00971D18">
        <w:rPr>
          <w:b w:val="0"/>
          <w:sz w:val="18"/>
          <w:szCs w:val="18"/>
        </w:rPr>
        <w:t>compar</w:t>
      </w:r>
      <w:r w:rsidR="00D70837">
        <w:rPr>
          <w:b w:val="0"/>
          <w:sz w:val="18"/>
          <w:szCs w:val="18"/>
        </w:rPr>
        <w:t>isons of</w:t>
      </w:r>
      <w:r w:rsidR="00971D18">
        <w:rPr>
          <w:b w:val="0"/>
          <w:sz w:val="18"/>
          <w:szCs w:val="18"/>
        </w:rPr>
        <w:t xml:space="preserve"> participant performance when the distance cue </w:t>
      </w:r>
      <w:r w:rsidR="002244D6">
        <w:rPr>
          <w:b w:val="0"/>
          <w:sz w:val="18"/>
          <w:szCs w:val="18"/>
        </w:rPr>
        <w:t>was</w:t>
      </w:r>
      <w:r w:rsidR="00971D18">
        <w:rPr>
          <w:b w:val="0"/>
          <w:sz w:val="18"/>
          <w:szCs w:val="18"/>
        </w:rPr>
        <w:t xml:space="preserve"> more </w:t>
      </w:r>
      <w:r w:rsidR="00F95BEB">
        <w:rPr>
          <w:b w:val="0"/>
          <w:sz w:val="18"/>
          <w:szCs w:val="18"/>
        </w:rPr>
        <w:t xml:space="preserve">informative </w:t>
      </w:r>
      <w:r w:rsidR="00971D18">
        <w:rPr>
          <w:b w:val="0"/>
          <w:sz w:val="18"/>
          <w:szCs w:val="18"/>
        </w:rPr>
        <w:t>(when bars are the same speed) or less</w:t>
      </w:r>
      <w:r w:rsidR="00F95BEB">
        <w:rPr>
          <w:b w:val="0"/>
          <w:sz w:val="18"/>
          <w:szCs w:val="18"/>
        </w:rPr>
        <w:t xml:space="preserve"> </w:t>
      </w:r>
      <w:r w:rsidR="00F95BEB" w:rsidRPr="00F95BEB">
        <w:rPr>
          <w:b w:val="0"/>
          <w:sz w:val="18"/>
          <w:szCs w:val="18"/>
        </w:rPr>
        <w:t>informative</w:t>
      </w:r>
      <w:r w:rsidR="00971D18">
        <w:rPr>
          <w:b w:val="0"/>
          <w:sz w:val="18"/>
          <w:szCs w:val="18"/>
        </w:rPr>
        <w:t xml:space="preserve"> (when the bars have different speeds)</w:t>
      </w:r>
      <w:r w:rsidR="00AC5274">
        <w:rPr>
          <w:b w:val="0"/>
          <w:sz w:val="18"/>
          <w:szCs w:val="18"/>
        </w:rPr>
        <w:t>,</w:t>
      </w:r>
      <w:r w:rsidR="00971D18">
        <w:rPr>
          <w:b w:val="0"/>
          <w:sz w:val="18"/>
          <w:szCs w:val="18"/>
        </w:rPr>
        <w:t xml:space="preserve"> to show if this cue has a significant effect on performance. </w:t>
      </w:r>
    </w:p>
    <w:p w14:paraId="1F067A16" w14:textId="77777777" w:rsidR="00B30968" w:rsidRDefault="00C47BDB" w:rsidP="00E323A9">
      <w:pPr>
        <w:pStyle w:val="Heading2"/>
        <w:spacing w:after="320" w:line="480" w:lineRule="auto"/>
        <w:ind w:left="425"/>
        <w:contextualSpacing w:val="0"/>
      </w:pPr>
      <w:r>
        <w:t>3.5</w:t>
      </w:r>
      <w:r w:rsidR="00103F46">
        <w:t xml:space="preserve"> Psychophysical analysis</w:t>
      </w:r>
    </w:p>
    <w:p w14:paraId="56865E34" w14:textId="74228FAB" w:rsidR="00B30968" w:rsidRDefault="00762A7C" w:rsidP="001179E3">
      <w:pPr>
        <w:pStyle w:val="NoSpacing"/>
      </w:pPr>
      <w:r>
        <w:t>In all</w:t>
      </w:r>
      <w:r w:rsidR="00103F46">
        <w:t xml:space="preserve"> experiments, we fit</w:t>
      </w:r>
      <w:r w:rsidR="00D70837">
        <w:t>ted</w:t>
      </w:r>
      <w:r w:rsidR="00103F46">
        <w:t xml:space="preserve"> a logistic psychometric function to the participant’s response ratios, taking the 50% point on the curve as the point of subjective equality (PSE). This is interpreted as where the bar and flash are perceived as aligned</w:t>
      </w:r>
      <w:r>
        <w:t xml:space="preserve"> in the Flash-Lag experiment,</w:t>
      </w:r>
      <w:r w:rsidR="00103F46">
        <w:t xml:space="preserve"> at what speed both bars are perceived to have the same speed in the speed measurement</w:t>
      </w:r>
      <w:r>
        <w:t xml:space="preserve"> and t</w:t>
      </w:r>
      <w:r w:rsidR="0066045D">
        <w:t xml:space="preserve">he time </w:t>
      </w:r>
      <w:r>
        <w:t xml:space="preserve">the </w:t>
      </w:r>
      <w:r w:rsidR="0064606B">
        <w:t>standard bar was</w:t>
      </w:r>
      <w:r>
        <w:t xml:space="preserve"> perceived </w:t>
      </w:r>
      <w:r w:rsidR="0066045D">
        <w:t>to persist on screen</w:t>
      </w:r>
      <w:r w:rsidR="00103F46">
        <w:t>.</w:t>
      </w:r>
      <w:r w:rsidR="0066045D">
        <w:t xml:space="preserve"> In both Flash-Lag and Speed experiments</w:t>
      </w:r>
      <w:r w:rsidR="00103F46">
        <w:t xml:space="preserve"> ER and SD both repeat</w:t>
      </w:r>
      <w:r w:rsidR="00D70837">
        <w:t>ed</w:t>
      </w:r>
      <w:r w:rsidR="00103F46">
        <w:t xml:space="preserve"> each measurement four times with a curve fitted to each</w:t>
      </w:r>
      <w:r w:rsidR="001A7F62">
        <w:t xml:space="preserve"> and the </w:t>
      </w:r>
      <w:r w:rsidR="00103F46">
        <w:t>PSE and standard error of the measurement</w:t>
      </w:r>
      <w:r w:rsidR="001A7F62">
        <w:t xml:space="preserve"> calculated</w:t>
      </w:r>
      <w:r w:rsidR="00971D18">
        <w:t xml:space="preserve">. </w:t>
      </w:r>
      <w:r w:rsidR="00103F46">
        <w:t>Naïve participants</w:t>
      </w:r>
      <w:r w:rsidR="0064606B">
        <w:t xml:space="preserve"> performed</w:t>
      </w:r>
      <w:r w:rsidR="00103F46">
        <w:t xml:space="preserve"> each me</w:t>
      </w:r>
      <w:r w:rsidR="0064606B">
        <w:t xml:space="preserve">asurement </w:t>
      </w:r>
      <w:r w:rsidR="00103F46">
        <w:t>once, a curv</w:t>
      </w:r>
      <w:r w:rsidR="00A3308C">
        <w:t xml:space="preserve">e </w:t>
      </w:r>
      <w:proofErr w:type="gramStart"/>
      <w:r w:rsidR="00A3308C">
        <w:t>is fitted</w:t>
      </w:r>
      <w:proofErr w:type="gramEnd"/>
      <w:r w:rsidR="00A3308C">
        <w:t xml:space="preserve"> </w:t>
      </w:r>
      <w:r w:rsidR="00A3308C">
        <w:lastRenderedPageBreak/>
        <w:t>and bootstrapping can be</w:t>
      </w:r>
      <w:r w:rsidR="00103F46">
        <w:t xml:space="preserve"> used to estimate</w:t>
      </w:r>
      <w:r w:rsidR="00A3308C">
        <w:t xml:space="preserve"> the</w:t>
      </w:r>
      <w:r w:rsidR="00103F46">
        <w:t xml:space="preserve"> standard error for each participant.</w:t>
      </w:r>
      <w:r w:rsidR="0028630F">
        <w:t xml:space="preserve">  As </w:t>
      </w:r>
      <w:r w:rsidR="00083E86">
        <w:t>such,</w:t>
      </w:r>
      <w:r w:rsidR="0028630F">
        <w:t xml:space="preserve"> the measurements for the authors are more accurate, but </w:t>
      </w:r>
      <w:proofErr w:type="gramStart"/>
      <w:r w:rsidR="0028630F">
        <w:t xml:space="preserve">can be </w:t>
      </w:r>
      <w:r w:rsidR="008F093A">
        <w:t>analyzed</w:t>
      </w:r>
      <w:proofErr w:type="gramEnd"/>
      <w:r w:rsidR="0028630F">
        <w:t xml:space="preserve"> together with the naïve participants as </w:t>
      </w:r>
      <w:r w:rsidR="0049287F">
        <w:t>they measure</w:t>
      </w:r>
      <w:r w:rsidR="00D70837">
        <w:t>d</w:t>
      </w:r>
      <w:r w:rsidR="0028630F">
        <w:t xml:space="preserve"> the same thing, but with more trials.</w:t>
      </w:r>
      <w:r w:rsidR="00971D18">
        <w:t xml:space="preserve"> For the duration experiment </w:t>
      </w:r>
      <w:r>
        <w:t>both the naïve</w:t>
      </w:r>
      <w:r w:rsidR="009E2C0A">
        <w:t xml:space="preserve"> participants</w:t>
      </w:r>
      <w:r>
        <w:t xml:space="preserve"> and authors participate in two blocks </w:t>
      </w:r>
      <w:r w:rsidR="0066045D">
        <w:t>that make up a single</w:t>
      </w:r>
      <w:r w:rsidR="0064606B">
        <w:t xml:space="preserve"> measurement to which a curve </w:t>
      </w:r>
      <w:proofErr w:type="gramStart"/>
      <w:r w:rsidR="0064606B">
        <w:t>was</w:t>
      </w:r>
      <w:r w:rsidR="0066045D">
        <w:t xml:space="preserve"> fitted</w:t>
      </w:r>
      <w:proofErr w:type="gramEnd"/>
      <w:r w:rsidR="0066045D">
        <w:t>.</w:t>
      </w:r>
      <w:r w:rsidR="001179E3" w:rsidRPr="001179E3">
        <w:t xml:space="preserve"> </w:t>
      </w:r>
      <w:r w:rsidR="001179E3">
        <w:t>As such, there is no difference between them in their analys</w:t>
      </w:r>
      <w:bookmarkStart w:id="0" w:name="_GoBack"/>
      <w:r w:rsidR="001179E3">
        <w:t>is</w:t>
      </w:r>
      <w:bookmarkEnd w:id="0"/>
      <w:r w:rsidR="001179E3">
        <w:t>. In addition to fitting a curve to all trials from each adaptation condition, curves were fitted</w:t>
      </w:r>
      <w:r w:rsidR="00D70837">
        <w:t xml:space="preserve"> for trials where the bars w</w:t>
      </w:r>
      <w:r w:rsidR="001179E3">
        <w:t xml:space="preserve">ere of different </w:t>
      </w:r>
      <w:r w:rsidR="00CF5020">
        <w:t>speeds,</w:t>
      </w:r>
      <w:r w:rsidR="001179E3">
        <w:t xml:space="preserve"> </w:t>
      </w:r>
      <w:r w:rsidR="00D70837">
        <w:t xml:space="preserve">so </w:t>
      </w:r>
      <w:r w:rsidR="001179E3">
        <w:t>trials where the spee</w:t>
      </w:r>
      <w:r w:rsidR="00D70837">
        <w:t xml:space="preserve">ds were the same were discarded and visa-versa </w:t>
      </w:r>
      <w:r w:rsidR="001179E3">
        <w:t xml:space="preserve">where the two bar speeds matched. For </w:t>
      </w:r>
      <w:r w:rsidR="00CF5020">
        <w:t>each participant there were three different measures for each adaptation condition: one for different bar speeds, one for the same bar speeds and one for both bar speeds.</w:t>
      </w:r>
    </w:p>
    <w:p w14:paraId="7BD8E447" w14:textId="77777777" w:rsidR="00B30968" w:rsidRDefault="00103F46">
      <w:pPr>
        <w:pStyle w:val="Heading1"/>
        <w:spacing w:line="100" w:lineRule="atLeast"/>
        <w:ind w:left="0" w:firstLine="426"/>
      </w:pPr>
      <w:r>
        <w:t>4. Results</w:t>
      </w:r>
    </w:p>
    <w:p w14:paraId="4ABA6D81" w14:textId="77777777" w:rsidR="00B30968" w:rsidRDefault="00103F46">
      <w:pPr>
        <w:pStyle w:val="Heading2"/>
      </w:pPr>
      <w:r>
        <w:t>4.1 The Effect of Temporal Frequency Adaptation on Flash-Lag</w:t>
      </w:r>
    </w:p>
    <w:p w14:paraId="6D07D57D" w14:textId="2DC56647" w:rsidR="00B30968" w:rsidRDefault="007A5256">
      <w:r>
        <w:t>All participants have</w:t>
      </w:r>
      <w:r w:rsidR="00103F46">
        <w:t xml:space="preserve"> a</w:t>
      </w:r>
      <w:r>
        <w:t xml:space="preserve"> measured</w:t>
      </w:r>
      <w:r w:rsidR="00103F46">
        <w:t xml:space="preserve"> Flash-Lag effect</w:t>
      </w:r>
      <w:r>
        <w:t xml:space="preserve"> in the expected direction</w:t>
      </w:r>
      <w:r w:rsidR="00103F46">
        <w:t xml:space="preserve"> for the 27.3 </w:t>
      </w:r>
      <w:r w:rsidR="006F0233">
        <w:t>°</w:t>
      </w:r>
      <w:r w:rsidR="00103F46">
        <w:t>s</w:t>
      </w:r>
      <w:r w:rsidR="00103F46">
        <w:rPr>
          <w:vertAlign w:val="superscript"/>
        </w:rPr>
        <w:t>-1</w:t>
      </w:r>
      <w:r w:rsidR="00103F46">
        <w:t xml:space="preserve"> bar speed, and only one does not for the lower bar speed</w:t>
      </w:r>
      <w:r w:rsidR="001A7F62">
        <w:t>, with a larger Flash-Lag at the higher speed as expected</w:t>
      </w:r>
      <w:r w:rsidR="00103F46">
        <w:t xml:space="preserve">. We compare the mean across </w:t>
      </w:r>
      <w:r w:rsidR="004177FB">
        <w:t>participants separately</w:t>
      </w:r>
      <w:r w:rsidR="00CC4FFF">
        <w:t xml:space="preserve"> for </w:t>
      </w:r>
      <w:r w:rsidR="00103F46">
        <w:t>each condition to examine the effect of adaptation (</w:t>
      </w:r>
      <w:r w:rsidR="008B1068">
        <w:t>F</w:t>
      </w:r>
      <w:r w:rsidR="00103F46">
        <w:t>igure 2a). A repeated measures ANOVA</w:t>
      </w:r>
      <w:r w:rsidR="00CC4FFF">
        <w:t xml:space="preserve"> for the 27.3° s</w:t>
      </w:r>
      <w:r w:rsidR="00CC4FFF">
        <w:rPr>
          <w:vertAlign w:val="superscript"/>
        </w:rPr>
        <w:t>-1</w:t>
      </w:r>
      <w:r w:rsidR="00CC4FFF">
        <w:t xml:space="preserve">  speed condition</w:t>
      </w:r>
      <w:r w:rsidR="00103F46">
        <w:t xml:space="preserve"> shows </w:t>
      </w:r>
      <w:r w:rsidR="00CC4FFF">
        <w:t xml:space="preserve">the </w:t>
      </w:r>
      <w:r w:rsidR="00103F46">
        <w:t>change in Flash-Lag caused by adaptation is significant (F</w:t>
      </w:r>
      <w:r w:rsidR="009807BA">
        <w:rPr>
          <w:vertAlign w:val="subscript"/>
        </w:rPr>
        <w:t>2</w:t>
      </w:r>
      <w:r w:rsidR="00103F46">
        <w:rPr>
          <w:vertAlign w:val="subscript"/>
        </w:rPr>
        <w:t>,10</w:t>
      </w:r>
      <w:r w:rsidR="00103F46">
        <w:t>=4.31, p&lt;0.05) with planned contrasts showing this is driven by the difference between control and 20Hz adaptation conditions  (F</w:t>
      </w:r>
      <w:r w:rsidR="00103F46">
        <w:rPr>
          <w:vertAlign w:val="subscript"/>
        </w:rPr>
        <w:t>5</w:t>
      </w:r>
      <w:r w:rsidR="00103F46">
        <w:t>=18.14, p&lt;0.01)</w:t>
      </w:r>
      <w:r w:rsidR="00E03CB2">
        <w:t>,</w:t>
      </w:r>
      <w:r w:rsidR="00103F46">
        <w:t xml:space="preserve">  not change between 5Hz and control ( F</w:t>
      </w:r>
      <w:r w:rsidR="00103F46">
        <w:rPr>
          <w:vertAlign w:val="subscript"/>
        </w:rPr>
        <w:t>5</w:t>
      </w:r>
      <w:r w:rsidR="00103F46">
        <w:t>=0.11, p=0.76). There is no significant effect for the 18.2° s</w:t>
      </w:r>
      <w:r w:rsidR="00103F46">
        <w:rPr>
          <w:vertAlign w:val="superscript"/>
        </w:rPr>
        <w:t>-1</w:t>
      </w:r>
      <w:r w:rsidR="00103F46">
        <w:t xml:space="preserve"> speed condition (F</w:t>
      </w:r>
      <w:r w:rsidR="009807BA">
        <w:rPr>
          <w:vertAlign w:val="subscript"/>
        </w:rPr>
        <w:t>2</w:t>
      </w:r>
      <w:proofErr w:type="gramStart"/>
      <w:r w:rsidR="00103F46">
        <w:rPr>
          <w:vertAlign w:val="subscript"/>
        </w:rPr>
        <w:t>,10</w:t>
      </w:r>
      <w:proofErr w:type="gramEnd"/>
      <w:r w:rsidR="00103F46">
        <w:t>=0.41, p =0.68).</w:t>
      </w:r>
    </w:p>
    <w:p w14:paraId="7548593B" w14:textId="77777777" w:rsidR="00B30968" w:rsidRDefault="00103F46">
      <w:pPr>
        <w:ind w:firstLine="294"/>
        <w:rPr>
          <w:b/>
        </w:rPr>
      </w:pPr>
      <w:r>
        <w:rPr>
          <w:b/>
        </w:rPr>
        <w:t xml:space="preserve">Insert </w:t>
      </w:r>
      <w:r w:rsidR="008B1068">
        <w:rPr>
          <w:b/>
        </w:rPr>
        <w:t>F</w:t>
      </w:r>
      <w:r>
        <w:rPr>
          <w:b/>
        </w:rPr>
        <w:t>igure 2</w:t>
      </w:r>
    </w:p>
    <w:p w14:paraId="7394272A" w14:textId="77777777" w:rsidR="00B30968" w:rsidRDefault="00103F46">
      <w:pPr>
        <w:pStyle w:val="Heading2"/>
      </w:pPr>
      <w:r>
        <w:t>4.2 The Effect of Temporal Frequency Adaptation on Perceived Speed</w:t>
      </w:r>
    </w:p>
    <w:p w14:paraId="15AF647B" w14:textId="1A793726" w:rsidR="00B30968" w:rsidRDefault="00103F46">
      <w:r>
        <w:t>The baseline measure for both speeds is greater than the comparison bar speed (</w:t>
      </w:r>
      <w:r w:rsidR="008B1068">
        <w:t>F</w:t>
      </w:r>
      <w:r>
        <w:t>igure 2b) and one sample t-tests show this to be significant for both speeds (18.2° s</w:t>
      </w:r>
      <w:r>
        <w:rPr>
          <w:vertAlign w:val="superscript"/>
        </w:rPr>
        <w:t>-1</w:t>
      </w:r>
      <w:r>
        <w:t>: t</w:t>
      </w:r>
      <w:r>
        <w:rPr>
          <w:vertAlign w:val="subscript"/>
        </w:rPr>
        <w:t>5</w:t>
      </w:r>
      <w:r>
        <w:t xml:space="preserve"> = 2.68, p &lt; 0.05. 27.3° s</w:t>
      </w:r>
      <w:r>
        <w:rPr>
          <w:vertAlign w:val="superscript"/>
        </w:rPr>
        <w:t>-1</w:t>
      </w:r>
      <w:r>
        <w:t>: t</w:t>
      </w:r>
      <w:r>
        <w:rPr>
          <w:vertAlign w:val="subscript"/>
        </w:rPr>
        <w:t>5</w:t>
      </w:r>
      <w:r>
        <w:t xml:space="preserve"> = 4.14, p &lt; 0.01). Objects in p</w:t>
      </w:r>
      <w:r w:rsidR="006A781E">
        <w:t>eripheral vision ap</w:t>
      </w:r>
      <w:r w:rsidR="0018254F">
        <w:t>pear slower</w:t>
      </w:r>
      <w:r w:rsidR="00D125B3">
        <w:t xml:space="preserve"> </w:t>
      </w:r>
      <w:r w:rsidR="0018254F">
        <w:fldChar w:fldCharType="begin"/>
      </w:r>
      <w:r w:rsidR="00694D0F">
        <w:instrText xml:space="preserve"> ADDIN EN.CITE &lt;EndNote&gt;&lt;Cite&gt;&lt;Author&gt;Johnston&lt;/Author&gt;&lt;Year&gt;1986&lt;/Year&gt;&lt;RecNum&gt;151&lt;/RecNum&gt;&lt;DisplayText&gt;(Johnston &amp;amp; Wright, 1986)&lt;/DisplayText&gt;&lt;record&gt;&lt;rec-number&gt;151&lt;/rec-number&gt;&lt;foreign-keys&gt;&lt;key app="EN" db-id="wfztv5v5s2vaspev0vzp9v08x9zffp5vvwwz" timestamp="1408530976"&gt;151&lt;/key&gt;&lt;/foreign-keys&gt;&lt;ref-type name="Journal Article"&gt;17&lt;/ref-type&gt;&lt;contributors&gt;&lt;authors&gt;&lt;author&gt;Johnston, A.&lt;/author&gt;&lt;author&gt;Wright, M. J.&lt;/author&gt;&lt;/authors&gt;&lt;/contributors&gt;&lt;titles&gt;&lt;title&gt;Matching velocity in central and peripheral vision&lt;/title&gt;&lt;secondary-title&gt;Vision Research&lt;/secondary-title&gt;&lt;/titles&gt;&lt;periodical&gt;&lt;full-title&gt;Vision Research&lt;/full-title&gt;&lt;/periodical&gt;&lt;pages&gt;1099-1109&lt;/pages&gt;&lt;volume&gt;26&lt;/volume&gt;&lt;number&gt;7&lt;/number&gt;&lt;keywords&gt;&lt;keyword&gt;Psychophysics&lt;/keyword&gt;&lt;keyword&gt;Grating velocity&lt;/keyword&gt;&lt;keyword&gt;Visual field&lt;/keyword&gt;&lt;keyword&gt;Optic flow&lt;/keyword&gt;&lt;/keywords&gt;&lt;dates&gt;&lt;year&gt;1986&lt;/year&gt;&lt;pub-dates&gt;&lt;date&gt;//&lt;/date&gt;&lt;/pub-dates&gt;&lt;/dates&gt;&lt;isbn&gt;0042-6989&lt;/isbn&gt;&lt;urls&gt;&lt;related-urls&gt;&lt;url&gt;http://www.sciencedirect.com/science/article/pii/0042698986900441&lt;/url&gt;&lt;/related-urls&gt;&lt;/urls&gt;&lt;electronic-resource-num&gt;http://dx.doi.org/10.1016/0042-6989(86)90044-1&lt;/electronic-resource-num&gt;&lt;/record&gt;&lt;/Cite&gt;&lt;/EndNote&gt;</w:instrText>
      </w:r>
      <w:r w:rsidR="0018254F">
        <w:fldChar w:fldCharType="separate"/>
      </w:r>
      <w:r w:rsidR="00694D0F">
        <w:rPr>
          <w:noProof/>
        </w:rPr>
        <w:t>(</w:t>
      </w:r>
      <w:hyperlink w:anchor="_ENREF_15" w:tooltip="Johnston, 1986 #151" w:history="1">
        <w:r w:rsidR="00ED6D97">
          <w:rPr>
            <w:noProof/>
          </w:rPr>
          <w:t>Johnston &amp; Wright, 1986</w:t>
        </w:r>
      </w:hyperlink>
      <w:r w:rsidR="00694D0F">
        <w:rPr>
          <w:noProof/>
        </w:rPr>
        <w:t>)</w:t>
      </w:r>
      <w:r w:rsidR="0018254F">
        <w:fldChar w:fldCharType="end"/>
      </w:r>
      <w:r w:rsidR="006A781E">
        <w:t xml:space="preserve"> </w:t>
      </w:r>
      <w:r>
        <w:t>and the adapter may draw attention to the standard bar</w:t>
      </w:r>
      <w:r w:rsidR="00D125B3">
        <w:t xml:space="preserve"> </w:t>
      </w:r>
      <w:r w:rsidR="0018254F">
        <w:fldChar w:fldCharType="begin"/>
      </w:r>
      <w:r w:rsidR="00694D0F">
        <w:instrText xml:space="preserve"> ADDIN EN.CITE &lt;EndNote&gt;&lt;Cite&gt;&lt;Author&gt;Cavanagh&lt;/Author&gt;&lt;Year&gt;1992&lt;/Year&gt;&lt;RecNum&gt;152&lt;/RecNum&gt;&lt;DisplayText&gt;(Cavanagh, 1992)&lt;/DisplayText&gt;&lt;record&gt;&lt;rec-number&gt;152&lt;/rec-number&gt;&lt;foreign-keys&gt;&lt;key app="EN" db-id="wfztv5v5s2vaspev0vzp9v08x9zffp5vvwwz" timestamp="1408530976"&gt;152&lt;/key&gt;&lt;/foreign-keys&gt;&lt;ref-type name="Journal Article"&gt;17&lt;/ref-type&gt;&lt;contributors&gt;&lt;authors&gt;&lt;author&gt;Cavanagh, P&lt;/author&gt;&lt;/authors&gt;&lt;/contributors&gt;&lt;titles&gt;&lt;title&gt;Attention-based motion perception&lt;/title&gt;&lt;secondary-title&gt;Science&lt;/secondary-title&gt;&lt;/titles&gt;&lt;periodical&gt;&lt;full-title&gt;Science&lt;/full-title&gt;&lt;/periodical&gt;&lt;pages&gt;1563-1565&lt;/pages&gt;&lt;volume&gt;257&lt;/volume&gt;&lt;number&gt;5076&lt;/number&gt;&lt;dates&gt;&lt;year&gt;1992&lt;/year&gt;&lt;pub-dates&gt;&lt;date&gt;September 11, 1992&lt;/date&gt;&lt;/pub-dates&gt;&lt;/dates&gt;&lt;urls&gt;&lt;related-urls&gt;&lt;url&gt;http://www.sciencemag.org/content/257/5076/1563.abstract&lt;/url&gt;&lt;/related-urls&gt;&lt;/urls&gt;&lt;electronic-resource-num&gt;10.1126/science.1523411&lt;/electronic-resource-num&gt;&lt;/record&gt;&lt;/Cite&gt;&lt;/EndNote&gt;</w:instrText>
      </w:r>
      <w:r w:rsidR="0018254F">
        <w:fldChar w:fldCharType="separate"/>
      </w:r>
      <w:r w:rsidR="00694D0F">
        <w:rPr>
          <w:noProof/>
        </w:rPr>
        <w:t>(</w:t>
      </w:r>
      <w:hyperlink w:anchor="_ENREF_6" w:tooltip="Cavanagh, 1992 #152" w:history="1">
        <w:r w:rsidR="00ED6D97">
          <w:rPr>
            <w:noProof/>
          </w:rPr>
          <w:t>Cavanagh, 1992</w:t>
        </w:r>
      </w:hyperlink>
      <w:r w:rsidR="00694D0F">
        <w:rPr>
          <w:noProof/>
        </w:rPr>
        <w:t>)</w:t>
      </w:r>
      <w:r w:rsidR="0018254F">
        <w:fldChar w:fldCharType="end"/>
      </w:r>
      <w:r>
        <w:t>, which makes it appear faster these effects would account for our results, however it is the effect that adaptation has on the baseline measure that is of interest. As with the Flash-Lag experiment, we average across participants’ PSEs to compare the effect of adaptation on perceived speed (</w:t>
      </w:r>
      <w:r w:rsidR="008B1068">
        <w:t>F</w:t>
      </w:r>
      <w:r>
        <w:t>igure 2b)</w:t>
      </w:r>
      <w:r w:rsidR="008A5CE2">
        <w:t xml:space="preserve"> separately </w:t>
      </w:r>
      <w:r w:rsidR="008A5CE2">
        <w:lastRenderedPageBreak/>
        <w:t>for the two bar speed conditions</w:t>
      </w:r>
      <w:r>
        <w:t>.  Repeated measures ANOVA shows that the change in perceived speed is significant at the slower speed (F</w:t>
      </w:r>
      <w:r w:rsidR="009807BA">
        <w:rPr>
          <w:vertAlign w:val="subscript"/>
        </w:rPr>
        <w:t>2</w:t>
      </w:r>
      <w:proofErr w:type="gramStart"/>
      <w:r>
        <w:rPr>
          <w:vertAlign w:val="subscript"/>
        </w:rPr>
        <w:t>,10</w:t>
      </w:r>
      <w:proofErr w:type="gramEnd"/>
      <w:r>
        <w:t xml:space="preserve"> = 5.49, p&lt;0.05) but not quite at the faster speed   (F</w:t>
      </w:r>
      <w:r w:rsidR="009807BA">
        <w:rPr>
          <w:vertAlign w:val="subscript"/>
        </w:rPr>
        <w:t>2</w:t>
      </w:r>
      <w:r>
        <w:rPr>
          <w:vertAlign w:val="subscript"/>
        </w:rPr>
        <w:t>,10</w:t>
      </w:r>
      <w:r>
        <w:t>=2.81, p =0.15, Greenhouse-Geisser corrected).  At the lower speed, planned contrasts show a significant difference between control condition and 5Hz adaptation (F</w:t>
      </w:r>
      <w:r w:rsidR="009807BA">
        <w:rPr>
          <w:vertAlign w:val="subscript"/>
        </w:rPr>
        <w:t>2</w:t>
      </w:r>
      <w:r>
        <w:t>= 16.68, p&lt;0.05) but not 20Hz (F</w:t>
      </w:r>
      <w:r w:rsidR="009807BA">
        <w:rPr>
          <w:vertAlign w:val="subscript"/>
        </w:rPr>
        <w:t>2</w:t>
      </w:r>
      <w:r>
        <w:t>=0.45, p=0.53).  In summary 5Hz adaptation has the effect of increasing perceived speed at the slower speed and no effect on Flash-Lag, whereas 20Hz has the effect of decreasing Flash-Lag at the higher speed and no effect on perceived speed.</w:t>
      </w:r>
    </w:p>
    <w:p w14:paraId="04AE7DA8" w14:textId="77777777" w:rsidR="00B30968" w:rsidRDefault="00B30968"/>
    <w:p w14:paraId="351747A3" w14:textId="77777777" w:rsidR="00B30968" w:rsidRDefault="00103F46">
      <w:pPr>
        <w:rPr>
          <w:b/>
        </w:rPr>
      </w:pPr>
      <w:r>
        <w:rPr>
          <w:b/>
        </w:rPr>
        <w:t xml:space="preserve">Insert </w:t>
      </w:r>
      <w:r w:rsidR="008B1068">
        <w:rPr>
          <w:b/>
        </w:rPr>
        <w:t>F</w:t>
      </w:r>
      <w:r>
        <w:rPr>
          <w:b/>
        </w:rPr>
        <w:t>igure 3</w:t>
      </w:r>
    </w:p>
    <w:p w14:paraId="5923F521" w14:textId="77777777" w:rsidR="00971D18" w:rsidRDefault="00971D18" w:rsidP="00971D18">
      <w:pPr>
        <w:pStyle w:val="Heading2"/>
      </w:pPr>
      <w:r>
        <w:t>4.3 Effect of temporal frequency on perceived duration</w:t>
      </w:r>
    </w:p>
    <w:p w14:paraId="537FE6AD" w14:textId="33DC4FFA" w:rsidR="00971D18" w:rsidRPr="0066045D" w:rsidRDefault="007F059B" w:rsidP="007F059B">
      <w:r>
        <w:t xml:space="preserve">As before, we fit curves for participants individually to estimate PSEs and then average the PSEs together to measure the effect. </w:t>
      </w:r>
      <w:r w:rsidR="00CF5020">
        <w:t>Repeated measures ANOVA show</w:t>
      </w:r>
      <w:r w:rsidR="009E2C0A">
        <w:t>s</w:t>
      </w:r>
      <w:r w:rsidR="00CF5020">
        <w:t xml:space="preserve"> a significant effect of temporal frequency when all trials are considered, (F</w:t>
      </w:r>
      <w:r w:rsidR="00B9513B" w:rsidRPr="00B9513B">
        <w:rPr>
          <w:vertAlign w:val="subscript"/>
        </w:rPr>
        <w:t>3</w:t>
      </w:r>
      <w:r w:rsidR="00CF5020">
        <w:rPr>
          <w:vertAlign w:val="subscript"/>
        </w:rPr>
        <w:t>,</w:t>
      </w:r>
      <w:r w:rsidR="00B9513B">
        <w:rPr>
          <w:vertAlign w:val="subscript"/>
        </w:rPr>
        <w:t>6</w:t>
      </w:r>
      <w:r w:rsidR="00CF5020">
        <w:t>=5.63, p &lt; 0.05) and where only trials with different speeds are considered (F</w:t>
      </w:r>
      <w:r w:rsidR="00B9513B">
        <w:rPr>
          <w:vertAlign w:val="subscript"/>
        </w:rPr>
        <w:t>3</w:t>
      </w:r>
      <w:r w:rsidR="00CF5020">
        <w:rPr>
          <w:vertAlign w:val="subscript"/>
        </w:rPr>
        <w:t>,</w:t>
      </w:r>
      <w:r w:rsidR="00B9513B">
        <w:rPr>
          <w:vertAlign w:val="subscript"/>
        </w:rPr>
        <w:t>6</w:t>
      </w:r>
      <w:r w:rsidR="00CF5020">
        <w:t>=11.61, p &lt; 0.01) but not where only trials with the same speed are (F</w:t>
      </w:r>
      <w:r w:rsidR="00B9513B">
        <w:rPr>
          <w:vertAlign w:val="subscript"/>
        </w:rPr>
        <w:t>3</w:t>
      </w:r>
      <w:r w:rsidR="00CF5020">
        <w:rPr>
          <w:vertAlign w:val="subscript"/>
        </w:rPr>
        <w:t>,</w:t>
      </w:r>
      <w:r w:rsidR="00B9513B">
        <w:rPr>
          <w:vertAlign w:val="subscript"/>
        </w:rPr>
        <w:t>6</w:t>
      </w:r>
      <w:r w:rsidR="00CF5020">
        <w:t>=0.2</w:t>
      </w:r>
      <w:r>
        <w:t>4</w:t>
      </w:r>
      <w:r w:rsidR="00CF5020">
        <w:t>, p =0.</w:t>
      </w:r>
      <w:r>
        <w:t>80</w:t>
      </w:r>
      <w:r w:rsidR="00CF5020">
        <w:t>)</w:t>
      </w:r>
      <w:r w:rsidR="00B9513B">
        <w:t>. Planned contrasts between  both 5 and 20Hz with the</w:t>
      </w:r>
      <w:r>
        <w:t xml:space="preserve"> control condition show that where </w:t>
      </w:r>
      <w:r w:rsidR="00B9513B">
        <w:t>tri</w:t>
      </w:r>
      <w:r w:rsidR="009E2C0A">
        <w:t>a</w:t>
      </w:r>
      <w:r w:rsidR="00B9513B">
        <w:t xml:space="preserve">ls with </w:t>
      </w:r>
      <w:r>
        <w:t>all speed combinations and only different bar speed trials are considered the effect at 5Hz is not significant (All: t</w:t>
      </w:r>
      <w:r w:rsidRPr="007F059B">
        <w:rPr>
          <w:vertAlign w:val="subscript"/>
        </w:rPr>
        <w:t>3</w:t>
      </w:r>
      <w:r>
        <w:t xml:space="preserve"> = 0.489, p = 0.54. Diff: t</w:t>
      </w:r>
      <w:r w:rsidRPr="007F059B">
        <w:rPr>
          <w:vertAlign w:val="subscript"/>
        </w:rPr>
        <w:t>3</w:t>
      </w:r>
      <w:r>
        <w:t xml:space="preserve"> = 2.474, p = 0.21) while 20Hz is significant for trials </w:t>
      </w:r>
      <w:r w:rsidR="009E2C0A">
        <w:t xml:space="preserve">comparing the duration of bars moving at </w:t>
      </w:r>
      <w:r>
        <w:t>different speeds (t</w:t>
      </w:r>
      <w:r w:rsidRPr="007F059B">
        <w:rPr>
          <w:vertAlign w:val="subscript"/>
        </w:rPr>
        <w:t>3</w:t>
      </w:r>
      <w:r>
        <w:t xml:space="preserve"> =13.17, p &lt; 0.05) but not</w:t>
      </w:r>
      <w:r w:rsidR="009E2C0A">
        <w:t xml:space="preserve"> quite</w:t>
      </w:r>
      <w:r>
        <w:t xml:space="preserve"> when all trials are considered (t</w:t>
      </w:r>
      <w:r w:rsidRPr="007F059B">
        <w:rPr>
          <w:vertAlign w:val="subscript"/>
        </w:rPr>
        <w:t>3</w:t>
      </w:r>
      <w:r>
        <w:t xml:space="preserve"> = 7.919, p = 0.067). </w:t>
      </w:r>
      <w:r w:rsidR="008B6D8C">
        <w:t xml:space="preserve">Overall, this experiment shows </w:t>
      </w:r>
      <w:r w:rsidR="0058406C">
        <w:t xml:space="preserve">that </w:t>
      </w:r>
      <w:r w:rsidR="008B6D8C">
        <w:t>20Hz TF adaptation appears to compress the perceived duration of a moving bar</w:t>
      </w:r>
      <w:r w:rsidR="0058406C">
        <w:t>, when comparing two bars moving at different speeds, i.e.</w:t>
      </w:r>
      <w:r w:rsidR="008B6D8C">
        <w:t xml:space="preserve"> </w:t>
      </w:r>
      <w:r w:rsidR="009E2C0A">
        <w:t xml:space="preserve">when the distance travelled by the bar </w:t>
      </w:r>
      <w:proofErr w:type="gramStart"/>
      <w:r w:rsidR="009E2C0A">
        <w:t>cannot be used</w:t>
      </w:r>
      <w:proofErr w:type="gramEnd"/>
      <w:r w:rsidR="009E2C0A">
        <w:t xml:space="preserve"> as a cue</w:t>
      </w:r>
      <w:r w:rsidR="00D125B3">
        <w:t>.</w:t>
      </w:r>
    </w:p>
    <w:p w14:paraId="6CC16611" w14:textId="77777777" w:rsidR="00B30968" w:rsidRDefault="00103F46">
      <w:pPr>
        <w:pStyle w:val="Heading2"/>
      </w:pPr>
      <w:r>
        <w:t>4.</w:t>
      </w:r>
      <w:r w:rsidR="0066045D">
        <w:t>4</w:t>
      </w:r>
      <w:r>
        <w:t xml:space="preserve"> Does Change in Flash-Lag Match Change in Perceived Speed?</w:t>
      </w:r>
    </w:p>
    <w:p w14:paraId="5275979B" w14:textId="29103FC0" w:rsidR="00383EFA" w:rsidRPr="00FE4354" w:rsidRDefault="00103F46" w:rsidP="00FE4354">
      <w:r>
        <w:t xml:space="preserve">The pattern of the above results demonstrates an apparent dissociation between adaptation’s effect on perceived Flash-Lag and perceived speed. We see in some conditions a drop in the size of Flash-Lag, whereas in some conditions perceived speed </w:t>
      </w:r>
      <w:proofErr w:type="gramStart"/>
      <w:r>
        <w:t>is increased</w:t>
      </w:r>
      <w:proofErr w:type="gramEnd"/>
      <w:r>
        <w:t>, which should also increase the size of the Flash-Lag</w:t>
      </w:r>
      <w:r w:rsidR="00A3308C">
        <w:t>, if indeed Flash-Lag is dependent on perceived speed</w:t>
      </w:r>
      <w:r>
        <w:t xml:space="preserve">. </w:t>
      </w:r>
      <w:r w:rsidR="001A7F62">
        <w:t xml:space="preserve">The </w:t>
      </w:r>
      <w:r w:rsidR="001A7F62">
        <w:lastRenderedPageBreak/>
        <w:t>pattern of perceived speed adaptation is as would be expected, where adapting to low TF flicker causes a repulsion of speed – a perceived increase and vice versa for high TF</w:t>
      </w:r>
      <w:r w:rsidR="0049287F">
        <w:t xml:space="preserve"> </w:t>
      </w:r>
      <w:r w:rsidR="0049287F">
        <w:fldChar w:fldCharType="begin">
          <w:fldData xml:space="preserve">PEVuZE5vdGU+PENpdGU+PEF1dGhvcj5TbWl0aDwvQXV0aG9yPjxZZWFyPjE5OTQ8L1llYXI+PFJl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</w:fldData>
        </w:fldChar>
      </w:r>
      <w:r w:rsidR="00694D0F">
        <w:instrText xml:space="preserve"> ADDIN EN.CITE </w:instrText>
      </w:r>
      <w:r w:rsidR="00694D0F">
        <w:fldChar w:fldCharType="begin">
          <w:fldData xml:space="preserve">PEVuZE5vdGU+PENpdGU+PEF1dGhvcj5TbWl0aDwvQXV0aG9yPjxZZWFyPjE5OTQ8L1llYXI+PFJl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</w:fldData>
        </w:fldChar>
      </w:r>
      <w:r w:rsidR="00694D0F">
        <w:instrText xml:space="preserve"> ADDIN EN.CITE.DATA </w:instrText>
      </w:r>
      <w:r w:rsidR="00694D0F">
        <w:fldChar w:fldCharType="end"/>
      </w:r>
      <w:r w:rsidR="0049287F">
        <w:fldChar w:fldCharType="separate"/>
      </w:r>
      <w:r w:rsidR="00694D0F">
        <w:rPr>
          <w:noProof/>
        </w:rPr>
        <w:t>(</w:t>
      </w:r>
      <w:hyperlink w:anchor="_ENREF_12" w:tooltip="Hammett, 2000 #143" w:history="1">
        <w:r w:rsidR="00ED6D97">
          <w:rPr>
            <w:noProof/>
          </w:rPr>
          <w:t>Hammett et al., 2000</w:t>
        </w:r>
      </w:hyperlink>
      <w:r w:rsidR="00694D0F">
        <w:rPr>
          <w:noProof/>
        </w:rPr>
        <w:t xml:space="preserve">; </w:t>
      </w:r>
      <w:hyperlink w:anchor="_ENREF_24" w:tooltip="Smith, 1994 #112" w:history="1">
        <w:r w:rsidR="00ED6D97">
          <w:rPr>
            <w:noProof/>
          </w:rPr>
          <w:t>Smith &amp; Edgar, 1994</w:t>
        </w:r>
      </w:hyperlink>
      <w:r w:rsidR="00694D0F">
        <w:rPr>
          <w:noProof/>
        </w:rPr>
        <w:t xml:space="preserve">; </w:t>
      </w:r>
      <w:hyperlink w:anchor="_ENREF_25" w:tooltip="Thompson, 1983 #141" w:history="1">
        <w:r w:rsidR="00ED6D97">
          <w:rPr>
            <w:noProof/>
          </w:rPr>
          <w:t>Thompson, 1983</w:t>
        </w:r>
      </w:hyperlink>
      <w:r w:rsidR="00694D0F">
        <w:rPr>
          <w:noProof/>
        </w:rPr>
        <w:t>)</w:t>
      </w:r>
      <w:r w:rsidR="0049287F">
        <w:fldChar w:fldCharType="end"/>
      </w:r>
      <w:r w:rsidR="001A7F62">
        <w:t xml:space="preserve">. </w:t>
      </w:r>
      <w:r>
        <w:t>This means we are able to measure an effect on perceived speed and an effect of Flash-Lag, but they do not correspond. To confirm further that this is not due to lack of power and move away from comparing averages, we compared individual Flash-Lag measurements against the corresponding Flash-Lag predictions based on the change in perceived speed</w:t>
      </w:r>
      <w:r w:rsidR="00C91D5E">
        <w:t xml:space="preserve"> of the bar for each participant, assuming a linear relationship between Flash-Lag and perceived speed</w:t>
      </w:r>
      <w:r>
        <w:t xml:space="preserve">. </w:t>
      </w:r>
      <w:r w:rsidR="00C91D5E">
        <w:t xml:space="preserve"> We mention</w:t>
      </w:r>
      <w:r w:rsidR="001D0BD3">
        <w:t>ed above that</w:t>
      </w:r>
      <w:r w:rsidR="00C91D5E">
        <w:t xml:space="preserve"> </w:t>
      </w:r>
      <w:r w:rsidR="00E03CB2">
        <w:t xml:space="preserve">whilst </w:t>
      </w:r>
      <w:r w:rsidR="00C91D5E">
        <w:t>the relationship between Flash-Lag and perceived speed</w:t>
      </w:r>
      <w:r w:rsidR="008B1068">
        <w:t xml:space="preserve"> is</w:t>
      </w:r>
      <w:r w:rsidR="001D0BD3">
        <w:t xml:space="preserve"> mostly linear at lower speeds</w:t>
      </w:r>
      <w:r w:rsidR="00E03CB2">
        <w:t>,</w:t>
      </w:r>
      <w:r w:rsidR="00C91D5E">
        <w:t xml:space="preserve"> in fact</w:t>
      </w:r>
      <w:r w:rsidR="008B1068">
        <w:t xml:space="preserve"> it</w:t>
      </w:r>
      <w:r w:rsidR="00C91D5E">
        <w:t xml:space="preserve"> appears to be </w:t>
      </w:r>
      <w:r w:rsidR="001D0BD3">
        <w:t xml:space="preserve">better described as </w:t>
      </w:r>
      <w:r w:rsidR="00C91D5E">
        <w:t xml:space="preserve">logarithmic </w:t>
      </w:r>
      <w:r w:rsidR="001D0BD3">
        <w:t xml:space="preserve">over a wider range of speeds </w:t>
      </w:r>
      <w:r w:rsidR="00C91D5E">
        <w:fldChar w:fldCharType="begin"/>
      </w:r>
      <w:r w:rsidR="00694D0F">
        <w:instrText xml:space="preserve"> ADDIN EN.CITE &lt;EndNote&gt;&lt;Cite&gt;&lt;Author&gt;Wojtach&lt;/Author&gt;&lt;Year&gt;2008&lt;/Year&gt;&lt;RecNum&gt;72&lt;/RecNum&gt;&lt;DisplayText&gt;(Wojtach et al., 2008)&lt;/DisplayText&gt;&lt;record&gt;&lt;rec-number&gt;72&lt;/rec-number&gt;&lt;foreign-keys&gt;&lt;key app="EN" db-id="wfztv5v5s2vaspev0vzp9v08x9zffp5vvwwz" timestamp="1408530975"&gt;72&lt;/key&gt;&lt;/foreign-keys&gt;&lt;ref-type name="Journal Article"&gt;17&lt;/ref-type&gt;&lt;contributors&gt;&lt;authors&gt;&lt;author&gt;William Wojtach&lt;/author&gt;&lt;author&gt; Kyongje Sung&lt;/author&gt;&lt;author&gt; Sandra Truong&lt;/author&gt;&lt;author&gt; Dale Purves&lt;/author&gt;&lt;/authors&gt;&lt;/contributors&gt;&lt;titles&gt;&lt;title&gt;An empirical explanation of the flash-lag effect&lt;/title&gt;&lt;secondary-title&gt;PNAS&lt;/secondary-title&gt;&lt;/titles&gt;&lt;periodical&gt;&lt;full-title&gt;PNAS&lt;/full-title&gt;&lt;/periodical&gt;&lt;pages&gt;16338 - 16343&lt;/pages&gt;&lt;volume&gt;105&lt;/volume&gt;&lt;number&gt;42&lt;/number&gt;&lt;section&gt;16338&lt;/section&gt;&lt;dates&gt;&lt;year&gt;2008&lt;/year&gt;&lt;/dates&gt;&lt;urls&gt;&lt;/urls&gt;&lt;electronic-resource-num&gt;10.1073/pnas.0808916105&lt;/electronic-resource-num&gt;&lt;/record&gt;&lt;/Cite&gt;&lt;/EndNote&gt;</w:instrText>
      </w:r>
      <w:r w:rsidR="00C91D5E">
        <w:fldChar w:fldCharType="separate"/>
      </w:r>
      <w:r w:rsidR="00694D0F">
        <w:rPr>
          <w:noProof/>
        </w:rPr>
        <w:t>(</w:t>
      </w:r>
      <w:hyperlink w:anchor="_ENREF_27" w:tooltip="Wojtach, 2008 #72" w:history="1">
        <w:r w:rsidR="00ED6D97">
          <w:rPr>
            <w:noProof/>
          </w:rPr>
          <w:t>Wojtach et al., 2008</w:t>
        </w:r>
      </w:hyperlink>
      <w:r w:rsidR="00694D0F">
        <w:rPr>
          <w:noProof/>
        </w:rPr>
        <w:t>)</w:t>
      </w:r>
      <w:r w:rsidR="00C91D5E">
        <w:fldChar w:fldCharType="end"/>
      </w:r>
      <w:r w:rsidR="00C91D5E">
        <w:t xml:space="preserve">. </w:t>
      </w:r>
      <w:r w:rsidR="009638C8">
        <w:t>Figure 3 shows</w:t>
      </w:r>
      <w:r w:rsidR="00C91D5E">
        <w:t xml:space="preserve"> a logarithmic relationship would</w:t>
      </w:r>
      <w:r w:rsidR="00DF2AF0">
        <w:t xml:space="preserve"> predict for the higher speed (where we observe a significant change in Flash-Lag, but not speed)</w:t>
      </w:r>
      <w:r w:rsidR="00046361">
        <w:t>,</w:t>
      </w:r>
      <w:r w:rsidR="00DF2AF0">
        <w:t xml:space="preserve"> </w:t>
      </w:r>
      <w:r w:rsidR="00C91D5E">
        <w:t>a change in perceived speed to have a smaller effect on Flash-Lag than a linear relationship</w:t>
      </w:r>
      <w:r w:rsidR="00DF2AF0">
        <w:t>. This would make</w:t>
      </w:r>
      <w:r w:rsidR="00096F72">
        <w:t xml:space="preserve"> a reduction in perceived </w:t>
      </w:r>
      <w:r w:rsidR="001D0BD3">
        <w:t xml:space="preserve">speed </w:t>
      </w:r>
      <w:r w:rsidR="00096F72">
        <w:t xml:space="preserve">an </w:t>
      </w:r>
      <w:r w:rsidR="001D0BD3">
        <w:t>even</w:t>
      </w:r>
      <w:r w:rsidR="00096F72">
        <w:t xml:space="preserve"> weaker</w:t>
      </w:r>
      <w:r w:rsidR="001D0BD3">
        <w:t xml:space="preserve"> explanation for the measured reduction in Flash-</w:t>
      </w:r>
      <w:r w:rsidR="004177FB">
        <w:t xml:space="preserve">Lag. </w:t>
      </w:r>
      <w:r w:rsidR="009638C8">
        <w:t>Therefore, by assuming a linear as opposed to logarithmic relationship we are pitting the hypothesis that 20Hz adaptation changes the time component of Flash-Lag against the strongest possible alternative hypothesis where change in speed is responsible for observed changes in Flash-Lag.</w:t>
      </w:r>
      <w:r w:rsidR="00C91D5E">
        <w:t xml:space="preserve"> </w:t>
      </w:r>
      <w:proofErr w:type="gramStart"/>
      <w:r>
        <w:t>In Figure (2c) we see the change in  Flash-Lag magnitude is underestimated if based on change in perceived speed after 20Hz adaptation at the high speed, which is not the case in any of the other conditions, as is confirmed by a comparison of predicted and measured Flash-Lags (2-tailed, paired sample t-tests,18.2°s</w:t>
      </w:r>
      <w:r>
        <w:rPr>
          <w:vertAlign w:val="superscript"/>
        </w:rPr>
        <w:t>-1</w:t>
      </w:r>
      <w:r>
        <w:t>: 5Hz  t</w:t>
      </w:r>
      <w:r>
        <w:rPr>
          <w:vertAlign w:val="subscript"/>
        </w:rPr>
        <w:t>5</w:t>
      </w:r>
      <w:r>
        <w:t>=-0.211, p=.841,  20Hz  t</w:t>
      </w:r>
      <w:r>
        <w:rPr>
          <w:vertAlign w:val="subscript"/>
        </w:rPr>
        <w:t>5</w:t>
      </w:r>
      <w:r>
        <w:t>=0.343, p = 0.746; 27.3° s</w:t>
      </w:r>
      <w:r>
        <w:rPr>
          <w:vertAlign w:val="superscript"/>
        </w:rPr>
        <w:t>-1</w:t>
      </w:r>
      <w:r>
        <w:t>: 5Hz  t</w:t>
      </w:r>
      <w:r>
        <w:rPr>
          <w:vertAlign w:val="subscript"/>
        </w:rPr>
        <w:t>5</w:t>
      </w:r>
      <w:r>
        <w:t>=1.061, p =0.337,  20Hz  t</w:t>
      </w:r>
      <w:r>
        <w:rPr>
          <w:vertAlign w:val="subscript"/>
        </w:rPr>
        <w:t>5</w:t>
      </w:r>
      <w:r>
        <w:t>=3.590, p &lt;0.05).</w:t>
      </w:r>
      <w:proofErr w:type="gramEnd"/>
      <w:r>
        <w:t xml:space="preserve"> </w:t>
      </w:r>
      <w:r w:rsidR="00653EDC">
        <w:t>However, we only measure a significant difference in perceived duration after 20Hz adaptation, not perceived speed</w:t>
      </w:r>
      <w:r w:rsidR="00B52DA3">
        <w:t>, i</w:t>
      </w:r>
      <w:r w:rsidR="00653EDC">
        <w:t>ndicating duration compression effects of 20Hz adaptation has a stronger effect on Flash-Lag.</w:t>
      </w:r>
      <w:r w:rsidR="00243A35">
        <w:t xml:space="preserve"> </w:t>
      </w:r>
      <w:r w:rsidR="00D5662F">
        <w:t xml:space="preserve">Plotting each individual’s </w:t>
      </w:r>
      <w:r w:rsidR="00B52DA3">
        <w:t xml:space="preserve">data </w:t>
      </w:r>
      <w:r w:rsidR="00D5662F">
        <w:t xml:space="preserve">predicted </w:t>
      </w:r>
      <w:r w:rsidR="00C24637">
        <w:t xml:space="preserve">by speed only </w:t>
      </w:r>
      <w:r w:rsidR="00D5662F">
        <w:t>versus measured Flash-Lag (Figure 4) shows a weak positive but non-significant correlation between these measures across all conditions (2-tailed Pearson’s: r</w:t>
      </w:r>
      <w:r w:rsidR="00D5662F">
        <w:rPr>
          <w:vertAlign w:val="subscript"/>
        </w:rPr>
        <w:t xml:space="preserve">24 </w:t>
      </w:r>
      <w:r w:rsidR="00D5662F">
        <w:t>= 0.333, p = 0.11) reinforcing th</w:t>
      </w:r>
      <w:r w:rsidR="00653EDC">
        <w:t>e finding that</w:t>
      </w:r>
      <w:r w:rsidR="00D5662F">
        <w:t xml:space="preserve"> while perceived speed might have an effect on Flash-Lag it cannot fully explain the results collected.</w:t>
      </w:r>
      <w:r w:rsidR="00C24637">
        <w:t xml:space="preserve"> </w:t>
      </w:r>
      <w:r w:rsidR="00FE179A">
        <w:t xml:space="preserve">To measure the magnitude of this effect we </w:t>
      </w:r>
      <w:r w:rsidR="00FE179A">
        <w:lastRenderedPageBreak/>
        <w:t xml:space="preserve">calculate the time constant of each condition </w:t>
      </w:r>
      <w:proofErr w:type="gramStart"/>
      <w:r w:rsidR="00FE179A">
        <w:t>by:</w:t>
      </w:r>
      <w:proofErr w:type="gramEnd"/>
      <w:r w:rsidR="00FE179A">
        <w:t xml:space="preserve"> time constant = Flash-Lag/perceived speed.  For control and 5Hz adaptation, we found average time constants of 54.2ms and 56.2ms for the </w:t>
      </w:r>
      <w:proofErr w:type="gramStart"/>
      <w:r w:rsidR="00FE179A">
        <w:t>lower and 64.0ms</w:t>
      </w:r>
      <w:proofErr w:type="gramEnd"/>
      <w:r w:rsidR="00FE179A">
        <w:t xml:space="preserve"> and 59.3ms for the higher speed respectively, fitting with previous estimates of flash-lag magnitude. At 20 Hz we found 50.8ms and 47.1ms time constants, consistent with the time component shrinking by 8.3% (-3.4ms) in the slower speed condition, and 32.5% (-16.9ms) in the faster speed condition. This reduction in Flash-Lag time component is less than the reduction in perceived bar duration</w:t>
      </w:r>
      <w:r w:rsidR="003868D3">
        <w:t xml:space="preserve"> which was </w:t>
      </w:r>
      <w:r w:rsidR="00E5650B">
        <w:t>34ms (5.6%) for all trials and 47ms (7.8%) for trials with bars of different speeds</w:t>
      </w:r>
      <w:r w:rsidR="00FE179A">
        <w:t xml:space="preserve">. </w:t>
      </w:r>
    </w:p>
    <w:p w14:paraId="0445F1D9" w14:textId="77777777" w:rsidR="00383EFA" w:rsidRDefault="00383EFA" w:rsidP="00383EFA">
      <w:pPr>
        <w:rPr>
          <w:b/>
        </w:rPr>
      </w:pPr>
      <w:r>
        <w:rPr>
          <w:b/>
        </w:rPr>
        <w:t>Insert Figure 4</w:t>
      </w:r>
    </w:p>
    <w:p w14:paraId="0A5BD1D3" w14:textId="77777777" w:rsidR="00B30968" w:rsidRDefault="00103F46">
      <w:pPr>
        <w:pStyle w:val="Heading1"/>
      </w:pPr>
      <w:r>
        <w:t>5. Discussion</w:t>
      </w:r>
    </w:p>
    <w:p w14:paraId="491D9C44" w14:textId="5C852D41" w:rsidR="0058406C" w:rsidRPr="00FE4354" w:rsidRDefault="00103F46" w:rsidP="00E5650B">
      <w:r>
        <w:t xml:space="preserve">We show two key findings in this study. The first is that TF adaptation changes the magnitude of the Flash-Lag effect and second, the change in Flash-Lag is not attributable to a change in perceived speed alone. In particular, Flash-Lag </w:t>
      </w:r>
      <w:proofErr w:type="gramStart"/>
      <w:r>
        <w:t>is reduced</w:t>
      </w:r>
      <w:proofErr w:type="gramEnd"/>
      <w:r>
        <w:t xml:space="preserve"> for the 20Hz adaptation condition only, by more than would be expected by speed adaptation alone, in a manner that is consistent with the compression of the fixed time window associated with the Flash-Lag effect. Our estimation puts this</w:t>
      </w:r>
      <w:r w:rsidR="0097069E">
        <w:t xml:space="preserve"> compression of time at 32.5%, </w:t>
      </w:r>
      <w:r>
        <w:t xml:space="preserve">close to </w:t>
      </w:r>
      <w:r w:rsidR="00734EE3">
        <w:t xml:space="preserve">previous reports of around 22% </w:t>
      </w:r>
      <w:r w:rsidR="00734EE3">
        <w:fldChar w:fldCharType="begin">
          <w:fldData xml:space="preserve">PEVuZE5vdGU+PENpdGU+PEF1dGhvcj5Kb2huc3RvbjwvQXV0aG9yPjxZZWFyPjIwMDY8L1llYXI+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==
</w:fldData>
        </w:fldChar>
      </w:r>
      <w:r w:rsidR="00ED6D97">
        <w:instrText xml:space="preserve"> ADDIN EN.CITE </w:instrText>
      </w:r>
      <w:r w:rsidR="00ED6D97">
        <w:fldChar w:fldCharType="begin">
          <w:fldData xml:space="preserve">PEVuZE5vdGU+PENpdGU+PEF1dGhvcj5Kb2huc3RvbjwvQXV0aG9yPjxZZWFyPjIwMDY8L1llYXI+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==
</w:fldData>
        </w:fldChar>
      </w:r>
      <w:r w:rsidR="00ED6D97">
        <w:instrText xml:space="preserve"> ADDIN EN.CITE.DATA </w:instrText>
      </w:r>
      <w:r w:rsidR="00ED6D97">
        <w:fldChar w:fldCharType="end"/>
      </w:r>
      <w:r w:rsidR="00734EE3">
        <w:fldChar w:fldCharType="separate"/>
      </w:r>
      <w:r w:rsidR="00ED6D97">
        <w:rPr>
          <w:noProof/>
        </w:rPr>
        <w:t>(</w:t>
      </w:r>
      <w:hyperlink w:anchor="_ENREF_5" w:tooltip="Burr, 2007 #100" w:history="1">
        <w:r w:rsidR="00ED6D97">
          <w:rPr>
            <w:noProof/>
          </w:rPr>
          <w:t xml:space="preserve"> Burr et al., 2007</w:t>
        </w:r>
      </w:hyperlink>
      <w:r w:rsidR="00ED6D97">
        <w:rPr>
          <w:noProof/>
        </w:rPr>
        <w:t xml:space="preserve">; </w:t>
      </w:r>
      <w:hyperlink w:anchor="_ENREF_14" w:tooltip="Johnston, 2006 #1" w:history="1">
        <w:r w:rsidR="00ED6D97">
          <w:rPr>
            <w:noProof/>
          </w:rPr>
          <w:t>Johnston et al., 2006</w:t>
        </w:r>
      </w:hyperlink>
      <w:r w:rsidR="00ED6D97">
        <w:rPr>
          <w:noProof/>
        </w:rPr>
        <w:t>)</w:t>
      </w:r>
      <w:r w:rsidR="00734EE3">
        <w:fldChar w:fldCharType="end"/>
      </w:r>
      <w:r>
        <w:t xml:space="preserve">.  </w:t>
      </w:r>
      <w:r w:rsidR="00D86D11">
        <w:t xml:space="preserve">We further confirm that duration compression does occur in our stimulus set-up. </w:t>
      </w:r>
      <w:r>
        <w:t xml:space="preserve">This implies that reducing perceived duration has an effect on these computations, which implicitly rely on </w:t>
      </w:r>
      <w:proofErr w:type="gramStart"/>
      <w:r>
        <w:t>duration based</w:t>
      </w:r>
      <w:proofErr w:type="gramEnd"/>
      <w:r>
        <w:t xml:space="preserve"> calculations. The lack of significant reduction </w:t>
      </w:r>
      <w:r w:rsidR="00B52DA3">
        <w:t xml:space="preserve">in Flash-Lag </w:t>
      </w:r>
      <w:r>
        <w:t>at the slower speed after 20Hz adaptation may be due to the s</w:t>
      </w:r>
      <w:r w:rsidR="00796A78">
        <w:t>maller baseline Flash-Lag displacement</w:t>
      </w:r>
      <w:r>
        <w:t xml:space="preserve"> in this condition, making it harder to measure a reduction</w:t>
      </w:r>
      <w:r w:rsidR="00796A78">
        <w:t xml:space="preserve"> in perceived offset</w:t>
      </w:r>
      <w:r>
        <w:t xml:space="preserve">. This effect on Flash-Lag ties in with results </w:t>
      </w:r>
      <w:r w:rsidR="002B1726">
        <w:t>showing</w:t>
      </w:r>
      <w:r w:rsidR="00D86D11">
        <w:t xml:space="preserve"> that</w:t>
      </w:r>
      <w:r w:rsidR="00444542">
        <w:t xml:space="preserve"> both perceived time and space are compressed across saccadic eye movements</w:t>
      </w:r>
      <w:r w:rsidR="001802C6">
        <w:t>,</w:t>
      </w:r>
      <w:r w:rsidR="002B1726">
        <w:t xml:space="preserve"> though</w:t>
      </w:r>
      <w:r w:rsidR="00D86D11">
        <w:t>t</w:t>
      </w:r>
      <w:r w:rsidR="002B1726">
        <w:t xml:space="preserve"> to arise from shifts in receptive fields anticipating eye movement</w:t>
      </w:r>
      <w:r w:rsidR="00C039F6">
        <w:t>,</w:t>
      </w:r>
      <w:r w:rsidR="00444542">
        <w:t xml:space="preserve"> </w:t>
      </w:r>
      <w:r w:rsidR="001802C6">
        <w:t>indicating</w:t>
      </w:r>
      <w:r>
        <w:t xml:space="preserve"> an interlinked </w:t>
      </w:r>
      <w:r w:rsidR="001802C6">
        <w:t>perception</w:t>
      </w:r>
      <w:r>
        <w:t xml:space="preserve"> of time and space</w:t>
      </w:r>
      <w:r w:rsidR="00734EE3">
        <w:t xml:space="preserve"> </w:t>
      </w:r>
      <w:r w:rsidR="00734EE3">
        <w:fldChar w:fldCharType="begin"/>
      </w:r>
      <w:r w:rsidR="00694D0F">
        <w:instrText xml:space="preserve"> ADDIN EN.CITE &lt;EndNote&gt;&lt;Cite&gt;&lt;Author&gt;Morrone&lt;/Author&gt;&lt;Year&gt;2005&lt;/Year&gt;&lt;RecNum&gt;99&lt;/RecNum&gt;&lt;DisplayText&gt;(Morrone, Ross, &amp;amp; Burr, 2005)&lt;/DisplayText&gt;&lt;record&gt;&lt;rec-number&gt;99&lt;/rec-number&gt;&lt;foreign-keys&gt;&lt;key app="EN" db-id="wfztv5v5s2vaspev0vzp9v08x9zffp5vvwwz" timestamp="1407954927"&gt;99&lt;/key&gt;&lt;/foreign-keys&gt;&lt;ref-type name="Journal Article"&gt;17&lt;/ref-type&gt;&lt;contributors&gt;&lt;authors&gt;&lt;author&gt;Morrone, M Concetta&lt;/author&gt;&lt;author&gt;Ross, John&lt;/author&gt;&lt;author&gt;Burr, David&lt;/author&gt;&lt;/authors&gt;&lt;/contributors&gt;&lt;titles&gt;&lt;title&gt;Saccadic eye movements cause compression of time as well as space&lt;/title&gt;&lt;secondary-title&gt;Nature neuroscience&lt;/secondary-title&gt;&lt;/titles&gt;&lt;periodical&gt;&lt;full-title&gt;Nature Neuroscience&lt;/full-title&gt;&lt;/periodical&gt;&lt;pages&gt;950-954&lt;/pages&gt;&lt;volume&gt;8&lt;/volume&gt;&lt;number&gt;7&lt;/number&gt;&lt;dates&gt;&lt;year&gt;2005&lt;/year&gt;&lt;/dates&gt;&lt;isbn&gt;1097-6256&lt;/isbn&gt;&lt;urls&gt;&lt;/urls&gt;&lt;/record&gt;&lt;/Cite&gt;&lt;/EndNote&gt;</w:instrText>
      </w:r>
      <w:r w:rsidR="00734EE3">
        <w:fldChar w:fldCharType="separate"/>
      </w:r>
      <w:r w:rsidR="00694D0F">
        <w:rPr>
          <w:noProof/>
        </w:rPr>
        <w:t>(</w:t>
      </w:r>
      <w:hyperlink w:anchor="_ENREF_20" w:tooltip="Morrone, 2005 #99" w:history="1">
        <w:r w:rsidR="00ED6D97">
          <w:rPr>
            <w:noProof/>
          </w:rPr>
          <w:t>Morrone, Ross, &amp; Burr, 2005</w:t>
        </w:r>
      </w:hyperlink>
      <w:r w:rsidR="00694D0F">
        <w:rPr>
          <w:noProof/>
        </w:rPr>
        <w:t>)</w:t>
      </w:r>
      <w:r w:rsidR="00734EE3">
        <w:fldChar w:fldCharType="end"/>
      </w:r>
      <w:r w:rsidR="002B1726">
        <w:t>. This is similar to what our experiments</w:t>
      </w:r>
      <w:r w:rsidR="00C039F6">
        <w:t xml:space="preserve"> suggest</w:t>
      </w:r>
      <w:r w:rsidR="00D86D11">
        <w:t>, in that a compression of time is associated with a  compression of space – in this case a reduced Flash</w:t>
      </w:r>
      <w:r w:rsidR="00015569">
        <w:t>-</w:t>
      </w:r>
      <w:r w:rsidR="00947F46">
        <w:lastRenderedPageBreak/>
        <w:t>L</w:t>
      </w:r>
      <w:r w:rsidR="00D86D11">
        <w:t>ag offset, i.e.</w:t>
      </w:r>
      <w:r w:rsidR="002B1726">
        <w:t xml:space="preserve"> we show the compression with a moving object rather than eye mov</w:t>
      </w:r>
      <w:r w:rsidR="00D86D11">
        <w:t>e</w:t>
      </w:r>
      <w:r w:rsidR="002B1726">
        <w:t>ments</w:t>
      </w:r>
      <w:r>
        <w:t>.</w:t>
      </w:r>
      <w:r w:rsidR="002B1726">
        <w:t xml:space="preserve"> The mechanisms behind the effect shown by </w:t>
      </w:r>
      <w:r w:rsidR="00734EE3">
        <w:fldChar w:fldCharType="begin"/>
      </w:r>
      <w:r w:rsidR="00694D0F">
        <w:instrText xml:space="preserve"> ADDIN EN.CITE &lt;EndNote&gt;&lt;Cite&gt;&lt;Author&gt;Morrone&lt;/Author&gt;&lt;Year&gt;2005&lt;/Year&gt;&lt;RecNum&gt;99&lt;/RecNum&gt;&lt;DisplayText&gt;(Morrone et al., 2005)&lt;/DisplayText&gt;&lt;record&gt;&lt;rec-number&gt;99&lt;/rec-number&gt;&lt;foreign-keys&gt;&lt;key app="EN" db-id="wfztv5v5s2vaspev0vzp9v08x9zffp5vvwwz" timestamp="1407954927"&gt;99&lt;/key&gt;&lt;/foreign-keys&gt;&lt;ref-type name="Journal Article"&gt;17&lt;/ref-type&gt;&lt;contributors&gt;&lt;authors&gt;&lt;author&gt;Morrone, M Concetta&lt;/author&gt;&lt;author&gt;Ross, John&lt;/author&gt;&lt;author&gt;Burr, David&lt;/author&gt;&lt;/authors&gt;&lt;/contributors&gt;&lt;titles&gt;&lt;title&gt;Saccadic eye movements cause compression of time as well as space&lt;/title&gt;&lt;secondary-title&gt;Nature neuroscience&lt;/secondary-title&gt;&lt;/titles&gt;&lt;periodical&gt;&lt;full-title&gt;Nature Neuroscience&lt;/full-title&gt;&lt;/periodical&gt;&lt;pages&gt;950-954&lt;/pages&gt;&lt;volume&gt;8&lt;/volume&gt;&lt;number&gt;7&lt;/number&gt;&lt;dates&gt;&lt;year&gt;2005&lt;/year&gt;&lt;/dates&gt;&lt;isbn&gt;1097-6256&lt;/isbn&gt;&lt;urls&gt;&lt;/urls&gt;&lt;/record&gt;&lt;/Cite&gt;&lt;/EndNote&gt;</w:instrText>
      </w:r>
      <w:r w:rsidR="00734EE3">
        <w:fldChar w:fldCharType="separate"/>
      </w:r>
      <w:r w:rsidR="00694D0F">
        <w:rPr>
          <w:noProof/>
        </w:rPr>
        <w:t>(</w:t>
      </w:r>
      <w:hyperlink w:anchor="_ENREF_20" w:tooltip="Morrone, 2005 #99" w:history="1">
        <w:r w:rsidR="00ED6D97">
          <w:rPr>
            <w:noProof/>
          </w:rPr>
          <w:t>Morrone et al., 2005</w:t>
        </w:r>
      </w:hyperlink>
      <w:r w:rsidR="00694D0F">
        <w:rPr>
          <w:noProof/>
        </w:rPr>
        <w:t>)</w:t>
      </w:r>
      <w:r w:rsidR="00734EE3">
        <w:fldChar w:fldCharType="end"/>
      </w:r>
      <w:r w:rsidR="00C039F6">
        <w:t xml:space="preserve"> are</w:t>
      </w:r>
      <w:r w:rsidR="001802C6">
        <w:t xml:space="preserve"> not clear</w:t>
      </w:r>
      <w:r w:rsidR="00C039F6">
        <w:t>,</w:t>
      </w:r>
      <w:r w:rsidR="001802C6">
        <w:t xml:space="preserve"> but saccades </w:t>
      </w:r>
      <w:r w:rsidR="00940A16">
        <w:t>suppress</w:t>
      </w:r>
      <w:r w:rsidR="001802C6">
        <w:t xml:space="preserve"> </w:t>
      </w:r>
      <w:proofErr w:type="spellStart"/>
      <w:r w:rsidR="001802C6">
        <w:t>M</w:t>
      </w:r>
      <w:r w:rsidR="00940A16">
        <w:t>agnocelluar</w:t>
      </w:r>
      <w:proofErr w:type="spellEnd"/>
      <w:r w:rsidR="00940A16">
        <w:t xml:space="preserve"> activity </w:t>
      </w:r>
      <w:r w:rsidR="00940A16">
        <w:fldChar w:fldCharType="begin"/>
      </w:r>
      <w:r w:rsidR="00694D0F">
        <w:instrText xml:space="preserve"> ADDIN EN.CITE &lt;EndNote&gt;&lt;Cite&gt;&lt;Author&gt;Ross&lt;/Author&gt;&lt;Year&gt;1996&lt;/Year&gt;&lt;RecNum&gt;73&lt;/RecNum&gt;&lt;DisplayText&gt;(Ross, Burr, &amp;amp; Morrone, 1996)&lt;/DisplayText&gt;&lt;record&gt;&lt;rec-number&gt;73&lt;/rec-number&gt;&lt;foreign-keys&gt;&lt;key app="EN" db-id="wfztv5v5s2vaspev0vzp9v08x9zffp5vvwwz" timestamp="1407952848"&gt;73&lt;/key&gt;&lt;/foreign-keys&gt;&lt;ref-type name="Journal Article"&gt;17&lt;/ref-type&gt;&lt;contributors&gt;&lt;authors&gt;&lt;author&gt;Ross, John&lt;/author&gt;&lt;author&gt;Burr, David&lt;/author&gt;&lt;author&gt;Morrone, Concetta&lt;/author&gt;&lt;/authors&gt;&lt;/contributors&gt;&lt;titles&gt;&lt;title&gt;Suppression of the magnocellular pathway during saccades&lt;/title&gt;&lt;secondary-title&gt;Behavioural Brain Research&lt;/secondary-title&gt;&lt;/titles&gt;&lt;periodical&gt;&lt;full-title&gt;Behavioural Brain Research&lt;/full-title&gt;&lt;/periodical&gt;&lt;pages&gt;1-8&lt;/pages&gt;&lt;volume&gt;80&lt;/volume&gt;&lt;number&gt;1–2&lt;/number&gt;&lt;dates&gt;&lt;year&gt;1996&lt;/year&gt;&lt;pub-dates&gt;&lt;date&gt;10//&lt;/date&gt;&lt;/pub-dates&gt;&lt;/dates&gt;&lt;isbn&gt;0166-4328&lt;/isbn&gt;&lt;urls&gt;&lt;related-urls&gt;&lt;url&gt;http://www.sciencedirect.com/science/article/pii/0166432896000125&lt;/url&gt;&lt;/related-urls&gt;&lt;/urls&gt;&lt;electronic-resource-num&gt;http://dx.doi.org/10.1016/0166-4328(96)00012-5&lt;/electronic-resource-num&gt;&lt;/record&gt;&lt;/Cite&gt;&lt;/EndNote&gt;</w:instrText>
      </w:r>
      <w:r w:rsidR="00940A16">
        <w:fldChar w:fldCharType="separate"/>
      </w:r>
      <w:r w:rsidR="00694D0F">
        <w:rPr>
          <w:noProof/>
        </w:rPr>
        <w:t>(</w:t>
      </w:r>
      <w:hyperlink w:anchor="_ENREF_23" w:tooltip="Ross, 1996 #73" w:history="1">
        <w:r w:rsidR="00ED6D97">
          <w:rPr>
            <w:noProof/>
          </w:rPr>
          <w:t>Ross, Burr, &amp; Morrone, 1996</w:t>
        </w:r>
      </w:hyperlink>
      <w:r w:rsidR="00694D0F">
        <w:rPr>
          <w:noProof/>
        </w:rPr>
        <w:t>)</w:t>
      </w:r>
      <w:r w:rsidR="00940A16">
        <w:fldChar w:fldCharType="end"/>
      </w:r>
      <w:r w:rsidR="001802C6">
        <w:t xml:space="preserve"> </w:t>
      </w:r>
      <w:r w:rsidR="00C039F6">
        <w:t xml:space="preserve">and </w:t>
      </w:r>
      <w:r w:rsidR="001802C6">
        <w:t xml:space="preserve">the attenuation of the Flash-Lag effect may be linked to the adaptation of the </w:t>
      </w:r>
      <w:proofErr w:type="spellStart"/>
      <w:r w:rsidR="001802C6">
        <w:t>magnocellular</w:t>
      </w:r>
      <w:proofErr w:type="spellEnd"/>
      <w:r w:rsidR="001802C6">
        <w:t xml:space="preserve"> (M) pathway, which is particularly sensitive to high TF flicker, as has been suggested by Johnston et al. (2006). It is possible then for computations carried out in the </w:t>
      </w:r>
      <w:proofErr w:type="spellStart"/>
      <w:r w:rsidR="001802C6">
        <w:t>Magnocellular</w:t>
      </w:r>
      <w:proofErr w:type="spellEnd"/>
      <w:r w:rsidR="001802C6">
        <w:t xml:space="preserve"> pathway to affect both perception of time and space simultaneously.  This would also link our work in with results showing a reduction in the Flash-Lag effect when </w:t>
      </w:r>
      <w:proofErr w:type="spellStart"/>
      <w:r w:rsidR="001802C6">
        <w:t>equiluminant</w:t>
      </w:r>
      <w:proofErr w:type="spellEnd"/>
      <w:r w:rsidR="001802C6">
        <w:t xml:space="preserve"> stimuli (to which the M pathway is less sensitive) have  luminance noise added </w:t>
      </w:r>
      <w:r w:rsidR="001802C6">
        <w:fldChar w:fldCharType="begin"/>
      </w:r>
      <w:r w:rsidR="00694D0F">
        <w:instrText xml:space="preserve"> ADDIN EN.CITE &lt;EndNote&gt;&lt;Cite&gt;&lt;Author&gt;Chappell&lt;/Author&gt;&lt;Year&gt;2010&lt;/Year&gt;&lt;RecNum&gt;158&lt;/RecNum&gt;&lt;DisplayText&gt;(Chappell &amp;amp; Mullen, 2010)&lt;/DisplayText&gt;&lt;record&gt;&lt;rec-number&gt;158&lt;/rec-number&gt;&lt;foreign-keys&gt;&lt;key app="EN" db-id="wfztv5v5s2vaspev0vzp9v08x9zffp5vvwwz" timestamp="1408530976"&gt;158&lt;/key&gt;&lt;/foreign-keys&gt;&lt;ref-type name="Journal Article"&gt;17&lt;/ref-type&gt;&lt;contributors&gt;&lt;authors&gt;&lt;author&gt;Chappell, Mark&lt;/author&gt;&lt;author&gt;Mullen, Kathy T.&lt;/author&gt;&lt;/authors&gt;&lt;/contributors&gt;&lt;titles&gt;&lt;title&gt;The Magnocellular visual pathway and the flash-lag illusion&lt;/title&gt;&lt;secondary-title&gt;Journal of Vision&lt;/secondary-title&gt;&lt;/titles&gt;&lt;periodical&gt;&lt;full-title&gt;Journal of Vision&lt;/full-title&gt;&lt;/periodical&gt;&lt;volume&gt;10&lt;/volume&gt;&lt;number&gt;11&lt;/number&gt;&lt;dates&gt;&lt;year&gt;2010&lt;/year&gt;&lt;pub-dates&gt;&lt;date&gt;September 24, 2010&lt;/date&gt;&lt;/pub-dates&gt;&lt;/dates&gt;&lt;urls&gt;&lt;related-urls&gt;&lt;url&gt;http://www.journalofvision.org/content/10/11/24.abstract&lt;/url&gt;&lt;/related-urls&gt;&lt;/urls&gt;&lt;electronic-resource-num&gt;10.1167/10.11.24&lt;/electronic-resource-num&gt;&lt;/record&gt;&lt;/Cite&gt;&lt;/EndNote&gt;</w:instrText>
      </w:r>
      <w:r w:rsidR="001802C6">
        <w:fldChar w:fldCharType="separate"/>
      </w:r>
      <w:r w:rsidR="00694D0F">
        <w:rPr>
          <w:noProof/>
        </w:rPr>
        <w:t>(</w:t>
      </w:r>
      <w:hyperlink w:anchor="_ENREF_7" w:tooltip="Chappell, 2010 #158" w:history="1">
        <w:r w:rsidR="00ED6D97">
          <w:rPr>
            <w:noProof/>
          </w:rPr>
          <w:t>Chappell &amp; Mullen, 2010</w:t>
        </w:r>
      </w:hyperlink>
      <w:r w:rsidR="00694D0F">
        <w:rPr>
          <w:noProof/>
        </w:rPr>
        <w:t>)</w:t>
      </w:r>
      <w:r w:rsidR="001802C6">
        <w:fldChar w:fldCharType="end"/>
      </w:r>
      <w:r w:rsidR="001802C6">
        <w:t>.</w:t>
      </w:r>
      <w:r>
        <w:t xml:space="preserve"> </w:t>
      </w:r>
      <w:r w:rsidR="001802C6" w:rsidRPr="00983260">
        <w:t>However,</w:t>
      </w:r>
      <w:r w:rsidRPr="00983260">
        <w:t xml:space="preserve"> in the past, other work </w:t>
      </w:r>
      <w:r w:rsidR="00734EE3">
        <w:fldChar w:fldCharType="begin"/>
      </w:r>
      <w:r w:rsidR="00694D0F">
        <w:instrText xml:space="preserve"> ADDIN EN.CITE &lt;EndNote&gt;&lt;Cite&gt;&lt;Author&gt;Hogendoorn&lt;/Author&gt;&lt;Year&gt;2010&lt;/Year&gt;&lt;RecNum&gt;95&lt;/RecNum&gt;&lt;DisplayText&gt;(Hogendoorn et al., 2010)&lt;/DisplayText&gt;&lt;record&gt;&lt;rec-number&gt;95&lt;/rec-number&gt;&lt;foreign-keys&gt;&lt;key app="EN" db-id="wfztv5v5s2vaspev0vzp9v08x9zffp5vvwwz" timestamp="1407954107"&gt;95&lt;/key&gt;&lt;/foreign-keys&gt;&lt;ref-type name="Journal Article"&gt;17&lt;/ref-type&gt;&lt;contributors&gt;&lt;authors&gt;&lt;author&gt;Hogendoorn, Hinze&lt;/author&gt;&lt;author&gt;Verstraten, Frans AJ&lt;/author&gt;&lt;author&gt;Johnston, Alan&lt;/author&gt;&lt;/authors&gt;&lt;/contributors&gt;&lt;titles&gt;&lt;title&gt;Spatially localized time shifts of the perceptual stream&lt;/title&gt;&lt;secondary-title&gt;Frontiers in psychology&lt;/secondary-title&gt;&lt;/titles&gt;&lt;periodical&gt;&lt;full-title&gt;Frontiers in Psychology&lt;/full-title&gt;&lt;/periodical&gt;&lt;volume&gt;1&lt;/volume&gt;&lt;dates&gt;&lt;year&gt;2010&lt;/year&gt;&lt;/dates&gt;&lt;urls&gt;&lt;/urls&gt;&lt;/record&gt;&lt;/Cite&gt;&lt;/EndNote&gt;</w:instrText>
      </w:r>
      <w:r w:rsidR="00734EE3">
        <w:fldChar w:fldCharType="separate"/>
      </w:r>
      <w:r w:rsidR="00694D0F">
        <w:rPr>
          <w:noProof/>
        </w:rPr>
        <w:t>(</w:t>
      </w:r>
      <w:hyperlink w:anchor="_ENREF_13" w:tooltip="Hogendoorn, 2010 #95" w:history="1">
        <w:r w:rsidR="00ED6D97">
          <w:rPr>
            <w:noProof/>
          </w:rPr>
          <w:t>Hogendoorn et al., 2010</w:t>
        </w:r>
      </w:hyperlink>
      <w:r w:rsidR="00694D0F">
        <w:rPr>
          <w:noProof/>
        </w:rPr>
        <w:t>)</w:t>
      </w:r>
      <w:r w:rsidR="00734EE3">
        <w:fldChar w:fldCharType="end"/>
      </w:r>
      <w:r w:rsidRPr="00983260">
        <w:t xml:space="preserve"> has demonstrated that high speed TF adaptation causes a moving clock hand to be perceived further around a clock face than an un-adapted hand after accounting for change in perceived speed - the opposite direction to our finding. </w:t>
      </w:r>
      <w:proofErr w:type="gramStart"/>
      <w:r w:rsidRPr="00983260">
        <w:t>Furthermore, in the</w:t>
      </w:r>
      <w:r w:rsidR="008B1068">
        <w:t xml:space="preserve"> above</w:t>
      </w:r>
      <w:r w:rsidRPr="00983260">
        <w:t xml:space="preserve"> study </w:t>
      </w:r>
      <w:r w:rsidR="008B1068">
        <w:t>E</w:t>
      </w:r>
      <w:r w:rsidRPr="00983260">
        <w:t xml:space="preserve">xperiment </w:t>
      </w:r>
      <w:r w:rsidR="008B1068">
        <w:t>3</w:t>
      </w:r>
      <w:r w:rsidR="0038697A">
        <w:t xml:space="preserve"> </w:t>
      </w:r>
      <w:r w:rsidRPr="00983260">
        <w:t>show</w:t>
      </w:r>
      <w:r w:rsidR="008B1068">
        <w:t>s</w:t>
      </w:r>
      <w:r w:rsidRPr="00983260">
        <w:t xml:space="preserve"> that a hand on a clock face in an area adapted to a 20Hz temporal frequency stimulus is perceived ahead of a hand in an </w:t>
      </w:r>
      <w:proofErr w:type="spellStart"/>
      <w:r w:rsidRPr="00983260">
        <w:t>unadapted</w:t>
      </w:r>
      <w:proofErr w:type="spellEnd"/>
      <w:r w:rsidRPr="00983260">
        <w:t xml:space="preserve"> area or adapted to 5Hz when the outer circumference of the clock briefly (20ms) changes </w:t>
      </w:r>
      <w:proofErr w:type="spellStart"/>
      <w:r w:rsidRPr="00983260">
        <w:t>colour</w:t>
      </w:r>
      <w:proofErr w:type="spellEnd"/>
      <w:r w:rsidRPr="00983260">
        <w:t xml:space="preserve"> 1-2s after onset of the clock stimulus</w:t>
      </w:r>
      <w:r w:rsidR="008B1068">
        <w:t>,</w:t>
      </w:r>
      <w:r w:rsidRPr="00983260">
        <w:t xml:space="preserve"> which our data apparently contradicts.</w:t>
      </w:r>
      <w:proofErr w:type="gramEnd"/>
      <w:r w:rsidRPr="00983260">
        <w:t xml:space="preserve"> </w:t>
      </w:r>
      <w:hyperlink w:anchor="_ENREF_13" w:tooltip="Hogendoorn, 2010 #95" w:history="1">
        <w:r w:rsidR="00ED6D97">
          <w:fldChar w:fldCharType="begin"/>
        </w:r>
        <w:r w:rsidR="00ED6D97">
          <w:instrText xml:space="preserve"> ADDIN EN.CITE &lt;EndNote&gt;&lt;Cite AuthorYear="1"&gt;&lt;Author&gt;Hogendoorn&lt;/Author&gt;&lt;Year&gt;2010&lt;/Year&gt;&lt;RecNum&gt;95&lt;/RecNum&gt;&lt;DisplayText&gt;Hogendoorn et al. (2010)&lt;/DisplayText&gt;&lt;record&gt;&lt;rec-number&gt;95&lt;/rec-number&gt;&lt;foreign-keys&gt;&lt;key app="EN" db-id="wfztv5v5s2vaspev0vzp9v08x9zffp5vvwwz" timestamp="1407954107"&gt;95&lt;/key&gt;&lt;/foreign-keys&gt;&lt;ref-type name="Journal Article"&gt;17&lt;/ref-type&gt;&lt;contributors&gt;&lt;authors&gt;&lt;author&gt;Hogendoorn, Hinze&lt;/author&gt;&lt;author&gt;Verstraten, Frans AJ&lt;/author&gt;&lt;author&gt;Johnston, Alan&lt;/author&gt;&lt;/authors&gt;&lt;/contributors&gt;&lt;titles&gt;&lt;title&gt;Spatially localized time shifts of the perceptual stream&lt;/title&gt;&lt;secondary-title&gt;Frontiers in psychology&lt;/secondary-title&gt;&lt;/titles&gt;&lt;periodical&gt;&lt;full-title&gt;Frontiers in Psychology&lt;/full-title&gt;&lt;/periodical&gt;&lt;volume&gt;1&lt;/volume&gt;&lt;dates&gt;&lt;year&gt;2010&lt;/year&gt;&lt;/dates&gt;&lt;urls&gt;&lt;/urls&gt;&lt;/record&gt;&lt;/Cite&gt;&lt;/EndNote&gt;</w:instrText>
        </w:r>
        <w:r w:rsidR="00ED6D97">
          <w:fldChar w:fldCharType="separate"/>
        </w:r>
        <w:r w:rsidR="00ED6D97">
          <w:rPr>
            <w:noProof/>
          </w:rPr>
          <w:t>Hogendoorn et al. (2010)</w:t>
        </w:r>
        <w:r w:rsidR="00ED6D97">
          <w:fldChar w:fldCharType="end"/>
        </w:r>
      </w:hyperlink>
      <w:r w:rsidR="00734EE3">
        <w:t xml:space="preserve"> </w:t>
      </w:r>
      <w:proofErr w:type="gramStart"/>
      <w:r w:rsidR="0041297E">
        <w:t>explain</w:t>
      </w:r>
      <w:proofErr w:type="gramEnd"/>
      <w:r w:rsidR="0041297E">
        <w:t xml:space="preserve"> this as a shift in the representation of the time course of events. </w:t>
      </w:r>
      <w:r w:rsidR="00396141">
        <w:t>Our explanation</w:t>
      </w:r>
      <w:r w:rsidR="009646B3">
        <w:t xml:space="preserve"> for our results</w:t>
      </w:r>
      <w:r w:rsidR="00396141">
        <w:t xml:space="preserve"> is the Flash-Lag temporal component </w:t>
      </w:r>
      <w:proofErr w:type="gramStart"/>
      <w:r w:rsidR="00396141">
        <w:t>is compressed</w:t>
      </w:r>
      <w:proofErr w:type="gramEnd"/>
      <w:r w:rsidR="00396141">
        <w:t xml:space="preserve"> </w:t>
      </w:r>
      <w:r w:rsidR="009646B3">
        <w:t>by high temporal frequency adaptation that</w:t>
      </w:r>
      <w:r w:rsidR="00396141">
        <w:t xml:space="preserve"> reduces the (illusory) </w:t>
      </w:r>
      <w:r w:rsidR="009646B3">
        <w:t>distance between moving bar and flash.</w:t>
      </w:r>
      <w:r w:rsidR="00396141">
        <w:t xml:space="preserve"> </w:t>
      </w:r>
      <w:r w:rsidR="007717A8">
        <w:t>W</w:t>
      </w:r>
      <w:r w:rsidR="000B4C56">
        <w:t>e randomly varied the duration of the moving bar (the clocks were always presented for the same amount of time)</w:t>
      </w:r>
      <w:r w:rsidR="007717A8">
        <w:t>,</w:t>
      </w:r>
      <w:r w:rsidR="000B4C56">
        <w:t xml:space="preserve"> and the relative position of the bar to the flash was not in any way connected by the task to the perceived duration of the bar.</w:t>
      </w:r>
      <w:r w:rsidR="007717A8">
        <w:t xml:space="preserve"> </w:t>
      </w:r>
      <w:r w:rsidR="000B4C56">
        <w:t xml:space="preserve">This </w:t>
      </w:r>
      <w:r w:rsidR="0074327C">
        <w:t>require</w:t>
      </w:r>
      <w:r w:rsidR="000B4C56">
        <w:t>s</w:t>
      </w:r>
      <w:r w:rsidR="00983260">
        <w:t xml:space="preserve"> the participants </w:t>
      </w:r>
      <w:r w:rsidR="0074327C">
        <w:t xml:space="preserve">to </w:t>
      </w:r>
      <w:r w:rsidR="000B4C56">
        <w:t>focus</w:t>
      </w:r>
      <w:r w:rsidR="00983260">
        <w:t xml:space="preserve"> on judging the perceptual offset, </w:t>
      </w:r>
      <w:r w:rsidR="009646B3">
        <w:t>not when in the time course of the moving bar did the flash appear</w:t>
      </w:r>
      <w:r w:rsidR="007717A8">
        <w:t>,</w:t>
      </w:r>
      <w:r w:rsidR="0074327C">
        <w:t xml:space="preserve"> </w:t>
      </w:r>
      <w:r w:rsidR="007717A8">
        <w:t>s</w:t>
      </w:r>
      <w:r w:rsidR="000B4C56">
        <w:t xml:space="preserve">o the explanation for </w:t>
      </w:r>
      <w:r w:rsidR="00734EE3">
        <w:fldChar w:fldCharType="begin"/>
      </w:r>
      <w:r w:rsidR="00694D0F">
        <w:instrText xml:space="preserve"> ADDIN EN.CITE &lt;EndNote&gt;&lt;Cite&gt;&lt;Author&gt;Hogendoorn&lt;/Author&gt;&lt;Year&gt;2010&lt;/Year&gt;&lt;RecNum&gt;95&lt;/RecNum&gt;&lt;DisplayText&gt;(Hogendoorn et al., 2010)&lt;/DisplayText&gt;&lt;record&gt;&lt;rec-number&gt;95&lt;/rec-number&gt;&lt;foreign-keys&gt;&lt;key app="EN" db-id="wfztv5v5s2vaspev0vzp9v08x9zffp5vvwwz" timestamp="1407954107"&gt;95&lt;/key&gt;&lt;/foreign-keys&gt;&lt;ref-type name="Journal Article"&gt;17&lt;/ref-type&gt;&lt;contributors&gt;&lt;authors&gt;&lt;author&gt;Hogendoorn, Hinze&lt;/author&gt;&lt;author&gt;Verstraten, Frans AJ&lt;/author&gt;&lt;author&gt;Johnston, Alan&lt;/author&gt;&lt;/authors&gt;&lt;/contributors&gt;&lt;titles&gt;&lt;title&gt;Spatially localized time shifts of the perceptual stream&lt;/title&gt;&lt;secondary-title&gt;Frontiers in psychology&lt;/secondary-title&gt;&lt;/titles&gt;&lt;periodical&gt;&lt;full-title&gt;Frontiers in Psychology&lt;/full-title&gt;&lt;/periodical&gt;&lt;volume&gt;1&lt;/volume&gt;&lt;dates&gt;&lt;year&gt;2010&lt;/year&gt;&lt;/dates&gt;&lt;urls&gt;&lt;/urls&gt;&lt;/record&gt;&lt;/Cite&gt;&lt;/EndNote&gt;</w:instrText>
      </w:r>
      <w:r w:rsidR="00734EE3">
        <w:fldChar w:fldCharType="separate"/>
      </w:r>
      <w:r w:rsidR="00694D0F">
        <w:rPr>
          <w:noProof/>
        </w:rPr>
        <w:t>(</w:t>
      </w:r>
      <w:hyperlink w:anchor="_ENREF_13" w:tooltip="Hogendoorn, 2010 #95" w:history="1">
        <w:r w:rsidR="00ED6D97">
          <w:rPr>
            <w:noProof/>
          </w:rPr>
          <w:t>Hogendoorn et al., 2010</w:t>
        </w:r>
      </w:hyperlink>
      <w:r w:rsidR="00694D0F">
        <w:rPr>
          <w:noProof/>
        </w:rPr>
        <w:t>)</w:t>
      </w:r>
      <w:r w:rsidR="00734EE3">
        <w:fldChar w:fldCharType="end"/>
      </w:r>
      <w:r w:rsidR="00734EE3">
        <w:t xml:space="preserve"> </w:t>
      </w:r>
      <w:r w:rsidR="007717A8">
        <w:t xml:space="preserve">does not quite </w:t>
      </w:r>
      <w:r w:rsidR="000B4C56">
        <w:t>apply to our results.</w:t>
      </w:r>
      <w:r w:rsidR="009646B3">
        <w:t xml:space="preserve"> </w:t>
      </w:r>
      <w:r w:rsidR="007717A8">
        <w:t>Rather</w:t>
      </w:r>
      <w:r w:rsidR="00015569">
        <w:t>,</w:t>
      </w:r>
      <w:r w:rsidR="007717A8">
        <w:t xml:space="preserve"> by measuring the Flash-Lag explicitly as a relative spatial judgment participants are reliant on the fixed temporal component used in this calculation and it is this that is compressed.  </w:t>
      </w:r>
      <w:r w:rsidR="00FE4354">
        <w:t xml:space="preserve">We also find evidence of 20Hz TF </w:t>
      </w:r>
      <w:r w:rsidR="007717A8">
        <w:t xml:space="preserve">flicker </w:t>
      </w:r>
      <w:r w:rsidR="00FE4354">
        <w:t>adaptation reducing the duration of a moving object</w:t>
      </w:r>
      <w:r w:rsidR="00653EDC">
        <w:t xml:space="preserve"> that has not previously</w:t>
      </w:r>
      <w:r w:rsidR="00FE4354">
        <w:t xml:space="preserve"> been demonstrated before</w:t>
      </w:r>
      <w:r w:rsidR="00F10275">
        <w:t xml:space="preserve">, </w:t>
      </w:r>
      <w:r w:rsidR="00FE4354">
        <w:t xml:space="preserve"> </w:t>
      </w:r>
      <w:r w:rsidR="00F10275">
        <w:t>although t</w:t>
      </w:r>
      <w:r w:rsidR="00FE4354">
        <w:t>his effect is smaller</w:t>
      </w:r>
      <w:r w:rsidR="005862C7">
        <w:t xml:space="preserve"> (</w:t>
      </w:r>
      <w:r w:rsidR="00694D0F">
        <w:t xml:space="preserve">47ms or a </w:t>
      </w:r>
      <w:r w:rsidR="005862C7">
        <w:t>7.8%</w:t>
      </w:r>
      <w:r w:rsidR="00694D0F">
        <w:t xml:space="preserve"> perceived reduction from </w:t>
      </w:r>
      <w:r w:rsidR="00694D0F">
        <w:lastRenderedPageBreak/>
        <w:t>the actual duration of 600ms</w:t>
      </w:r>
      <w:r w:rsidR="005862C7">
        <w:t>)</w:t>
      </w:r>
      <w:r w:rsidR="00FE4354">
        <w:t xml:space="preserve"> than other reports that put duration co</w:t>
      </w:r>
      <w:r w:rsidR="00653EDC">
        <w:t xml:space="preserve">mpression magnitude at ~20% </w:t>
      </w:r>
      <w:r w:rsidR="00694D0F">
        <w:fldChar w:fldCharType="begin">
          <w:fldData xml:space="preserve">PEVuZE5vdGU+PENpdGU+PEF1dGhvcj5Kb2huc3RvbjwvQXV0aG9yPjxZZWFyPjIwMDY8L1llYXI+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==
</w:fldData>
        </w:fldChar>
      </w:r>
      <w:r w:rsidR="00ED6D97">
        <w:instrText xml:space="preserve"> ADDIN EN.CITE </w:instrText>
      </w:r>
      <w:r w:rsidR="00ED6D97">
        <w:fldChar w:fldCharType="begin">
          <w:fldData xml:space="preserve">PEVuZE5vdGU+PENpdGU+PEF1dGhvcj5Kb2huc3RvbjwvQXV0aG9yPjxZZWFyPjIwMDY8L1llYXI+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==
</w:fldData>
        </w:fldChar>
      </w:r>
      <w:r w:rsidR="00ED6D97">
        <w:instrText xml:space="preserve"> ADDIN EN.CITE.DATA </w:instrText>
      </w:r>
      <w:r w:rsidR="00ED6D97">
        <w:fldChar w:fldCharType="end"/>
      </w:r>
      <w:r w:rsidR="00694D0F">
        <w:fldChar w:fldCharType="separate"/>
      </w:r>
      <w:r w:rsidR="00ED6D97">
        <w:rPr>
          <w:noProof/>
        </w:rPr>
        <w:t>(</w:t>
      </w:r>
      <w:hyperlink w:anchor="_ENREF_5" w:tooltip="Burr, 2007 #100" w:history="1">
        <w:r w:rsidR="00ED6D97">
          <w:rPr>
            <w:noProof/>
          </w:rPr>
          <w:t>Burr et al., 2007</w:t>
        </w:r>
      </w:hyperlink>
      <w:r w:rsidR="00ED6D97">
        <w:rPr>
          <w:noProof/>
        </w:rPr>
        <w:t xml:space="preserve">; </w:t>
      </w:r>
      <w:hyperlink w:anchor="_ENREF_14" w:tooltip="Johnston, 2006 #1" w:history="1">
        <w:r w:rsidR="00ED6D97">
          <w:rPr>
            <w:noProof/>
          </w:rPr>
          <w:t>Johnston et al., 2006</w:t>
        </w:r>
      </w:hyperlink>
      <w:r w:rsidR="00ED6D97">
        <w:rPr>
          <w:noProof/>
        </w:rPr>
        <w:t>)</w:t>
      </w:r>
      <w:r w:rsidR="00694D0F">
        <w:fldChar w:fldCharType="end"/>
      </w:r>
      <w:r w:rsidR="00FE4354">
        <w:t xml:space="preserve"> </w:t>
      </w:r>
      <w:r w:rsidR="005862C7">
        <w:t xml:space="preserve">as well as our estimates of Flash-Lag time component compression. </w:t>
      </w:r>
      <w:r w:rsidR="00F10275">
        <w:t xml:space="preserve">This may be due </w:t>
      </w:r>
      <w:r w:rsidR="00B52DA3">
        <w:t>to (</w:t>
      </w:r>
      <w:r w:rsidR="00F10275">
        <w:t>a</w:t>
      </w:r>
      <w:r w:rsidR="00126842">
        <w:t>s we have seen</w:t>
      </w:r>
      <w:r w:rsidR="00B52DA3">
        <w:t>)</w:t>
      </w:r>
      <w:r w:rsidR="00126842">
        <w:t xml:space="preserve"> the bar </w:t>
      </w:r>
      <w:proofErr w:type="gramStart"/>
      <w:r w:rsidR="00126842">
        <w:t>trajectory  providing</w:t>
      </w:r>
      <w:proofErr w:type="gramEnd"/>
      <w:r w:rsidR="00126842">
        <w:t xml:space="preserve"> an additional cue to duration</w:t>
      </w:r>
      <w:r w:rsidR="0058406C">
        <w:t xml:space="preserve">. </w:t>
      </w:r>
      <w:proofErr w:type="gramStart"/>
      <w:r w:rsidR="0058406C">
        <w:t>Also</w:t>
      </w:r>
      <w:proofErr w:type="gramEnd"/>
      <w:r w:rsidR="0058406C">
        <w:t xml:space="preserve"> our estimate of compression does not allow for the fact that the change in perceived speed may have also had some effect. Importantly however, we are not claiming that it  is the reduction in perceived bar duration per se that reduces the size of the Flash-Lag magnitude, as there is still a great deal of debate as to what underlies the temporal component of the Flash-Lag illusion. However, we can say that the same effect of 20Hz temporal frequency adaptation that reduces perceived event duration here and repeatedly in literature </w:t>
      </w:r>
      <w:r w:rsidR="0018254F">
        <w:fldChar w:fldCharType="begin">
          <w:fldData xml:space="preserve">PEVuZE5vdGU+PENpdGU+PEF1dGhvcj5CdXJyPC9BdXRob3I+PFllYXI+MjAwNzwvWWVhcj48UmVj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0NzItOTwvcGFnZXM+PHZvbHVt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</w:fldData>
        </w:fldChar>
      </w:r>
      <w:r w:rsidR="00ED6D97">
        <w:instrText xml:space="preserve"> ADDIN EN.CITE </w:instrText>
      </w:r>
      <w:r w:rsidR="00ED6D97">
        <w:fldChar w:fldCharType="begin">
          <w:fldData xml:space="preserve">PEVuZE5vdGU+PENpdGU+PEF1dGhvcj5CdXJyPC9BdXRob3I+PFllYXI+MjAwNzwvWWVhcj48UmVj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0NzItOTwvcGFnZXM+PHZvbHVt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</w:fldData>
        </w:fldChar>
      </w:r>
      <w:r w:rsidR="00ED6D97">
        <w:instrText xml:space="preserve"> ADDIN EN.CITE.DATA </w:instrText>
      </w:r>
      <w:r w:rsidR="00ED6D97">
        <w:fldChar w:fldCharType="end"/>
      </w:r>
      <w:r w:rsidR="0018254F">
        <w:fldChar w:fldCharType="separate"/>
      </w:r>
      <w:r w:rsidR="00ED6D97">
        <w:rPr>
          <w:noProof/>
        </w:rPr>
        <w:t>(</w:t>
      </w:r>
      <w:hyperlink w:anchor="_ENREF_2" w:tooltip="Ayhan, 2009 #69" w:history="1">
        <w:r w:rsidR="00ED6D97">
          <w:rPr>
            <w:noProof/>
          </w:rPr>
          <w:t>Ayhan et al., 2009</w:t>
        </w:r>
      </w:hyperlink>
      <w:r w:rsidR="00ED6D97">
        <w:rPr>
          <w:noProof/>
        </w:rPr>
        <w:t xml:space="preserve">; </w:t>
      </w:r>
      <w:hyperlink w:anchor="_ENREF_5" w:tooltip="Burr, 2007 #100" w:history="1">
        <w:r w:rsidR="00ED6D97">
          <w:rPr>
            <w:noProof/>
          </w:rPr>
          <w:t>Burr et al., 2007</w:t>
        </w:r>
      </w:hyperlink>
      <w:r w:rsidR="00ED6D97">
        <w:rPr>
          <w:noProof/>
        </w:rPr>
        <w:t xml:space="preserve">; </w:t>
      </w:r>
      <w:hyperlink w:anchor="_ENREF_14" w:tooltip="Johnston, 2006 #1" w:history="1">
        <w:r w:rsidR="00ED6D97">
          <w:rPr>
            <w:noProof/>
          </w:rPr>
          <w:t>Johnston et al., 2006</w:t>
        </w:r>
      </w:hyperlink>
      <w:r w:rsidR="00ED6D97">
        <w:rPr>
          <w:noProof/>
        </w:rPr>
        <w:t>)</w:t>
      </w:r>
      <w:r w:rsidR="0018254F">
        <w:fldChar w:fldCharType="end"/>
      </w:r>
      <w:r w:rsidR="0018254F">
        <w:t xml:space="preserve"> </w:t>
      </w:r>
      <w:r w:rsidR="0058406C">
        <w:t>also compresses the time component in the Flash-Lag illusion.</w:t>
      </w:r>
    </w:p>
    <w:p w14:paraId="0DEFABD2" w14:textId="77777777" w:rsidR="00B30968" w:rsidRDefault="00103F46">
      <w:pPr>
        <w:pStyle w:val="Heading2"/>
      </w:pPr>
      <w:r>
        <w:t>6. Conclusion</w:t>
      </w:r>
    </w:p>
    <w:p w14:paraId="3E9F4884" w14:textId="0FE2C43F" w:rsidR="00B30968" w:rsidRDefault="00103F46">
      <w:r>
        <w:t xml:space="preserve">Although we cannot differentiate between the different Flash-Lag theories with our data, the main conclusion is that as all these theories rely on a fixed averaging/predictive/delay time component, and that component </w:t>
      </w:r>
      <w:proofErr w:type="gramStart"/>
      <w:r>
        <w:t>is compressed</w:t>
      </w:r>
      <w:proofErr w:type="gramEnd"/>
      <w:r>
        <w:t xml:space="preserve"> by high TF adaptation, suggesting that duration perception is intimately linked with motion and position computations, rather than being a separate process. </w:t>
      </w:r>
      <w:r w:rsidR="00B44ABB">
        <w:t>Previously it has been suggested that the Flash-Lag illusion may be due to compensatory mechanisms, but i</w:t>
      </w:r>
      <w:r>
        <w:t>nterestingly in this example as the Flash-Lag magnitude is reduced, this provides a more veridical percept</w:t>
      </w:r>
      <w:r w:rsidR="00B44ABB">
        <w:t>ion of the stimulus, which may be</w:t>
      </w:r>
      <w:r>
        <w:t xml:space="preserve"> advantageous</w:t>
      </w:r>
      <w:r w:rsidR="00B44ABB">
        <w:t xml:space="preserve"> in an environment containing rapid change (</w:t>
      </w:r>
      <w:r w:rsidR="0007254A">
        <w:t>signaled</w:t>
      </w:r>
      <w:r w:rsidR="00B44ABB">
        <w:t xml:space="preserve"> by high TF flicker), where such compensatory mechanisms may not update speedily enough</w:t>
      </w:r>
      <w:r>
        <w:t>. Specifically, locally malleable time perception may play a key role in position calculations.</w:t>
      </w:r>
      <w:r w:rsidR="00B71422">
        <w:t xml:space="preserve"> </w:t>
      </w:r>
    </w:p>
    <w:p w14:paraId="7FADD6C0" w14:textId="77777777" w:rsidR="00B30968" w:rsidRDefault="00103F46">
      <w:pPr>
        <w:pStyle w:val="Heading2"/>
        <w:rPr>
          <w:shd w:val="clear" w:color="auto" w:fill="FFFFFF"/>
        </w:rPr>
      </w:pPr>
      <w:r>
        <w:rPr>
          <w:shd w:val="clear" w:color="auto" w:fill="FFFFFF"/>
        </w:rPr>
        <w:t>7. Acknowledgements</w:t>
      </w:r>
    </w:p>
    <w:p w14:paraId="4B148C0B" w14:textId="77777777" w:rsidR="00B30968" w:rsidRDefault="00103F46">
      <w:pPr>
        <w:pStyle w:val="NoSpacing"/>
      </w:pPr>
      <w:r>
        <w:t xml:space="preserve">The authors would like to thank Dr. </w:t>
      </w:r>
      <w:proofErr w:type="spellStart"/>
      <w:r>
        <w:t>Inci</w:t>
      </w:r>
      <w:proofErr w:type="spellEnd"/>
      <w:r>
        <w:t xml:space="preserve"> </w:t>
      </w:r>
      <w:proofErr w:type="spellStart"/>
      <w:r>
        <w:t>Ayhan</w:t>
      </w:r>
      <w:proofErr w:type="spellEnd"/>
      <w:r>
        <w:t xml:space="preserve"> and Prof. Johannes </w:t>
      </w:r>
      <w:proofErr w:type="spellStart"/>
      <w:r>
        <w:t>Zanker</w:t>
      </w:r>
      <w:proofErr w:type="spellEnd"/>
      <w:r>
        <w:t xml:space="preserve"> for their helpful comments throughout this study. </w:t>
      </w:r>
    </w:p>
    <w:p w14:paraId="6E4D6B6B" w14:textId="77777777" w:rsidR="00B30968" w:rsidRDefault="00103F46">
      <w:pPr>
        <w:pStyle w:val="Heading2"/>
        <w:rPr>
          <w:shd w:val="clear" w:color="auto" w:fill="FFFFFF"/>
        </w:rPr>
      </w:pPr>
      <w:r>
        <w:rPr>
          <w:shd w:val="clear" w:color="auto" w:fill="FFFFFF"/>
        </w:rPr>
        <w:t>8. References</w:t>
      </w:r>
    </w:p>
    <w:p w14:paraId="08AD1C15" w14:textId="77777777" w:rsidR="00E5650B" w:rsidRDefault="00E5650B">
      <w:pPr>
        <w:pStyle w:val="Heading1"/>
      </w:pPr>
    </w:p>
    <w:p w14:paraId="038EAA14" w14:textId="7CADA609" w:rsidR="00B30968" w:rsidRDefault="00103F46">
      <w:pPr>
        <w:pStyle w:val="Heading1"/>
      </w:pPr>
      <w:r>
        <w:t>9. Figures</w:t>
      </w:r>
    </w:p>
    <w:p w14:paraId="131F7592" w14:textId="4C7066C2" w:rsidR="00B30968" w:rsidRDefault="00DE3A37">
      <w:pPr>
        <w:ind w:left="0"/>
      </w:pPr>
      <w:r>
        <w:rPr>
          <w:b/>
          <w:noProof/>
          <w:sz w:val="18"/>
          <w:lang w:val="en-GB" w:eastAsia="en-GB" w:bidi="ar-SA"/>
        </w:rPr>
        <w:drawing>
          <wp:anchor distT="0" distB="0" distL="0" distR="0" simplePos="0" relativeHeight="251657216" behindDoc="0" locked="0" layoutInCell="1" allowOverlap="1" wp14:anchorId="31D3AAD8" wp14:editId="52B7B00F">
            <wp:simplePos x="0" y="0"/>
            <wp:positionH relativeFrom="column">
              <wp:posOffset>497205</wp:posOffset>
            </wp:positionH>
            <wp:positionV relativeFrom="paragraph">
              <wp:posOffset>92710</wp:posOffset>
            </wp:positionV>
            <wp:extent cx="5445125" cy="4424680"/>
            <wp:effectExtent l="0" t="0" r="3175" b="0"/>
            <wp:wrapSquare wrapText="bothSides"/>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445125" cy="442468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38EE0D46" w14:textId="2BFE83E5" w:rsidR="00B30968" w:rsidRDefault="00B30968">
      <w:pPr>
        <w:rPr>
          <w:b/>
          <w:sz w:val="18"/>
        </w:rPr>
      </w:pPr>
    </w:p>
    <w:p w14:paraId="1F8008DA" w14:textId="77777777" w:rsidR="00B30968" w:rsidRDefault="00B30968">
      <w:pPr>
        <w:ind w:left="0"/>
        <w:rPr>
          <w:b/>
          <w:sz w:val="18"/>
          <w:szCs w:val="18"/>
        </w:rPr>
      </w:pPr>
    </w:p>
    <w:p w14:paraId="0DE0658B" w14:textId="5E16BD4F" w:rsidR="00B30968" w:rsidRDefault="00DE3A37">
      <w:pPr>
        <w:rPr>
          <w:b/>
          <w:sz w:val="18"/>
          <w:szCs w:val="18"/>
        </w:rPr>
      </w:pPr>
      <w:r>
        <w:rPr>
          <w:noProof/>
          <w:lang w:val="en-GB" w:eastAsia="en-GB" w:bidi="ar-SA"/>
        </w:rPr>
        <mc:AlternateContent>
          <mc:Choice Requires="wps">
            <w:drawing>
              <wp:anchor distT="0" distB="0" distL="114300" distR="114300" simplePos="0" relativeHeight="251662336" behindDoc="0" locked="0" layoutInCell="1" allowOverlap="1" wp14:anchorId="693B095F" wp14:editId="1F6BE57C">
                <wp:simplePos x="0" y="0"/>
                <wp:positionH relativeFrom="column">
                  <wp:posOffset>361950</wp:posOffset>
                </wp:positionH>
                <wp:positionV relativeFrom="paragraph">
                  <wp:posOffset>3799205</wp:posOffset>
                </wp:positionV>
                <wp:extent cx="5772785" cy="3867150"/>
                <wp:effectExtent l="0" t="0" r="0" b="0"/>
                <wp:wrapSquare wrapText="bothSides"/>
                <wp:docPr id="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785" cy="3867150"/>
                        </a:xfrm>
                        <a:prstGeom prst="rect">
                          <a:avLst/>
                        </a:prstGeom>
                        <a:solidFill>
                          <a:srgbClr val="FFFFFF"/>
                        </a:solidFill>
                        <a:ln w="0">
                          <a:noFill/>
                          <a:miter lim="800000"/>
                          <a:headEnd/>
                          <a:tailEnd/>
                        </a:ln>
                      </wps:spPr>
                      <wps:txbx>
                        <w:txbxContent>
                          <w:p w14:paraId="1BF213A3" w14:textId="00655C30" w:rsidR="0018254F" w:rsidRDefault="0018254F">
                            <w:pPr>
                              <w:pStyle w:val="Caption"/>
                              <w:rPr>
                                <w:b w:val="0"/>
                              </w:rPr>
                            </w:pPr>
                            <w:r>
                              <w:t xml:space="preserve">Figure </w:t>
                            </w:r>
                            <w:r>
                              <w:fldChar w:fldCharType="begin"/>
                            </w:r>
                            <w:r>
                              <w:instrText>SEQ "Figure" \*Arabic</w:instrText>
                            </w:r>
                            <w:r>
                              <w:fldChar w:fldCharType="separate"/>
                            </w:r>
                            <w:r>
                              <w:rPr>
                                <w:noProof/>
                              </w:rPr>
                              <w:t>1</w:t>
                            </w:r>
                            <w:r>
                              <w:fldChar w:fldCharType="end"/>
                            </w:r>
                            <w:r>
                              <w:t xml:space="preserve">: Stimulus diagrams. Frame a) shows adaptation phase, common to all conditions except the Flash-Lag control and duration experiment. Frames b) and c) show the Flash-Lag condition.  In b) the bar appears at one of four crosses positioned 10° horizontally and 2° vertically from fixation, marking the points where the bar may appear on a particular trial before moving toward the opposite cross and disappearing. The appearance and disappearance position </w:t>
                            </w:r>
                            <w:proofErr w:type="gramStart"/>
                            <w:r>
                              <w:t>is chosen</w:t>
                            </w:r>
                            <w:proofErr w:type="gramEnd"/>
                            <w:r>
                              <w:t xml:space="preserve"> randomly on each trial with a 2° horizontal jitter. Frame c) shows the bar below and flash above fixation. The flash appears on the opposite side of fixation to the bar randomly jittered 4° horizontally about fixation for each trial. Frames d) and e) show the speed condition with d) showing the positioning of the bars where the standard bar appears at one of two points 8° horizontally and 2° above from fixation with the comparison bar again appears at one of two points 14° below and 8°horizontally from fixation. Similar to Flash-Lag the appearance and disappearance of each bar is jittered by 4°.  Both bars </w:t>
                            </w:r>
                            <w:proofErr w:type="gramStart"/>
                            <w:r>
                              <w:t>are shown</w:t>
                            </w:r>
                            <w:proofErr w:type="gramEnd"/>
                            <w:r>
                              <w:t xml:space="preserve"> in e), they appear at diagonally opposite locations so move in opposite directions. f) </w:t>
                            </w:r>
                            <w:proofErr w:type="gramStart"/>
                            <w:r>
                              <w:t>shows</w:t>
                            </w:r>
                            <w:proofErr w:type="gramEnd"/>
                            <w:r>
                              <w:t xml:space="preserve"> the adaptor for the duration experiment. g) shows positions of bars, the top two crosses and associated arrows give the position and jitter for the standard bar of duration 600ms for the high and low speed condition in the form low||high. The bottom two crosses and arrows give the position and jitter for the comparison </w:t>
                            </w:r>
                            <w:proofErr w:type="gramStart"/>
                            <w:r>
                              <w:t>bar,</w:t>
                            </w:r>
                            <w:proofErr w:type="gramEnd"/>
                            <w:r>
                              <w:t xml:space="preserve"> the distances vary depending on speed and duration of the comparison in the form min-max. h) </w:t>
                            </w:r>
                            <w:proofErr w:type="gramStart"/>
                            <w:r>
                              <w:t>shows</w:t>
                            </w:r>
                            <w:proofErr w:type="gramEnd"/>
                            <w:r>
                              <w:t xml:space="preserve"> the two bars moving in opposite directions.   </w:t>
                            </w:r>
                            <w:r>
                              <w:rPr>
                                <w:b w:val="0"/>
                              </w:rPr>
                              <w:t xml:space="preserve">        </w:t>
                            </w:r>
                          </w:p>
                          <w:p w14:paraId="30E81ACC" w14:textId="77777777" w:rsidR="0018254F" w:rsidRDefault="0018254F">
                            <w:pPr>
                              <w:pStyle w:val="FrameContents"/>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3B095F" id="Rectangle 2" o:spid="_x0000_s1026" style="position:absolute;left:0;text-align:left;margin-left:28.5pt;margin-top:299.15pt;width:454.55pt;height:30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" stroked="f" strokeweight="0">
                <v:textbox inset="0,0,0,0">
                  <w:txbxContent>
                    <w:p w14:paraId="1BF213A3" w14:textId="00655C30" w:rsidR="0018254F" w:rsidRDefault="0018254F">
                      <w:pPr>
                        <w:pStyle w:val="Caption"/>
                        <w:rPr>
                          <w:b w:val="0"/>
                        </w:rPr>
                      </w:pPr>
                      <w:r>
                        <w:t xml:space="preserve">Figure </w:t>
                      </w:r>
                      <w:r>
                        <w:fldChar w:fldCharType="begin"/>
                      </w:r>
                      <w:r>
                        <w:instrText>SEQ "Figure" \*Arabic</w:instrText>
                      </w:r>
                      <w:r>
                        <w:fldChar w:fldCharType="separate"/>
                      </w:r>
                      <w:r>
                        <w:rPr>
                          <w:noProof/>
                        </w:rPr>
                        <w:t>1</w:t>
                      </w:r>
                      <w:r>
                        <w:fldChar w:fldCharType="end"/>
                      </w:r>
                      <w:r>
                        <w:t xml:space="preserve">: Stimulus diagrams. Frame a) shows adaptation phase, common to all conditions except the Flash-Lag control and duration experiment. Frames b) and c) show the Flash-Lag condition.  In b) the bar appears at one of four crosses positioned 10° horizontally and 2° vertically from fixation, marking the points where the bar may appear on a particular trial before moving toward the opposite cross and disappearing. The appearance and disappearance position </w:t>
                      </w:r>
                      <w:proofErr w:type="gramStart"/>
                      <w:r>
                        <w:t>is chosen</w:t>
                      </w:r>
                      <w:proofErr w:type="gramEnd"/>
                      <w:r>
                        <w:t xml:space="preserve"> randomly on each trial with a 2° horizontal jitter. Frame c) shows the bar below and flash above fixation. The flash appears on the opposite side of fixation to the bar randomly jittered 4° horizontally about fixation for each trial. Frames d) and e) show the speed condition with d) showing the positioning of the bars where the standard bar appears at one of two points 8° horizontally and 2° above from fixation with the comparison bar again appears at one of two points 14° below and 8°horizontally from fixation. Similar to Flash-Lag the appearance and disappearance of each bar is jittered by 4°.  Both bars </w:t>
                      </w:r>
                      <w:proofErr w:type="gramStart"/>
                      <w:r>
                        <w:t>are shown</w:t>
                      </w:r>
                      <w:proofErr w:type="gramEnd"/>
                      <w:r>
                        <w:t xml:space="preserve"> in e), they appear at diagonally opposite locations so move in opposite directions. f) </w:t>
                      </w:r>
                      <w:proofErr w:type="gramStart"/>
                      <w:r>
                        <w:t>shows</w:t>
                      </w:r>
                      <w:proofErr w:type="gramEnd"/>
                      <w:r>
                        <w:t xml:space="preserve"> the adaptor for the duration experiment. g) shows positions of bars, the top two crosses and associated arrows give the position and jitter for the standard bar of duration 600ms for the high and low speed condition in the form low||high. The bottom two crosses and arrows give the position and jitter for the comparison </w:t>
                      </w:r>
                      <w:proofErr w:type="gramStart"/>
                      <w:r>
                        <w:t>bar,</w:t>
                      </w:r>
                      <w:proofErr w:type="gramEnd"/>
                      <w:r>
                        <w:t xml:space="preserve"> the distances vary depending on speed and duration of the comparison in the form min-max. h) </w:t>
                      </w:r>
                      <w:proofErr w:type="gramStart"/>
                      <w:r>
                        <w:t>shows</w:t>
                      </w:r>
                      <w:proofErr w:type="gramEnd"/>
                      <w:r>
                        <w:t xml:space="preserve"> the two bars moving in opposite directions.   </w:t>
                      </w:r>
                      <w:r>
                        <w:rPr>
                          <w:b w:val="0"/>
                        </w:rPr>
                        <w:t xml:space="preserve">        </w:t>
                      </w:r>
                    </w:p>
                    <w:p w14:paraId="30E81ACC" w14:textId="77777777" w:rsidR="0018254F" w:rsidRDefault="0018254F">
                      <w:pPr>
                        <w:pStyle w:val="FrameContents"/>
                      </w:pPr>
                    </w:p>
                  </w:txbxContent>
                </v:textbox>
                <w10:wrap type="square"/>
              </v:rect>
            </w:pict>
          </mc:Fallback>
        </mc:AlternateContent>
      </w:r>
    </w:p>
    <w:p w14:paraId="74A450DF" w14:textId="77777777" w:rsidR="00B30968" w:rsidRDefault="00103F46" w:rsidP="000E3602">
      <w:pPr>
        <w:jc w:val="center"/>
      </w:pPr>
      <w:r>
        <w:rPr>
          <w:noProof/>
          <w:lang w:val="en-GB" w:eastAsia="en-GB" w:bidi="ar-SA"/>
        </w:rPr>
        <w:lastRenderedPageBreak/>
        <w:drawing>
          <wp:inline distT="0" distB="0" distL="0" distR="0" wp14:anchorId="67C97F9F" wp14:editId="15C177A2">
            <wp:extent cx="4546374" cy="4017938"/>
            <wp:effectExtent l="0" t="0" r="6985" b="1905"/>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546374" cy="4017938"/>
                    </a:xfrm>
                    <a:prstGeom prst="rect">
                      <a:avLst/>
                    </a:prstGeom>
                    <a:noFill/>
                    <a:ln w="9525">
                      <a:noFill/>
                      <a:miter lim="800000"/>
                      <a:headEnd/>
                      <a:tailEnd/>
                    </a:ln>
                  </pic:spPr>
                </pic:pic>
              </a:graphicData>
            </a:graphic>
          </wp:inline>
        </w:drawing>
      </w:r>
    </w:p>
    <w:p w14:paraId="5EBF70DF" w14:textId="7CDA9E2C" w:rsidR="00B30968" w:rsidRDefault="00103F46">
      <w:pPr>
        <w:rPr>
          <w:b/>
          <w:sz w:val="18"/>
          <w:szCs w:val="18"/>
        </w:rPr>
      </w:pPr>
      <w:r>
        <w:rPr>
          <w:b/>
          <w:sz w:val="18"/>
          <w:szCs w:val="18"/>
        </w:rPr>
        <w:t xml:space="preserve">Figure 2. </w:t>
      </w:r>
      <w:proofErr w:type="gramStart"/>
      <w:r>
        <w:rPr>
          <w:b/>
          <w:sz w:val="18"/>
          <w:szCs w:val="18"/>
        </w:rPr>
        <w:t>Results showing mean and standard error (N=6) for Flash-Lag (a) where there is significant difference between control and 20 Hz adaptation in the faster speed condition, and Speed experiments (b) where there is a significant difference between control and 5Hz adaptation in the slower speed condition,  * indicates significance at the 5% level</w:t>
      </w:r>
      <w:r w:rsidR="006F0233">
        <w:rPr>
          <w:b/>
          <w:sz w:val="18"/>
          <w:szCs w:val="18"/>
        </w:rPr>
        <w:t xml:space="preserve"> with solid lines showing overall significant ANOVA and dashed lines indicating significant planned comparisons.</w:t>
      </w:r>
      <w:proofErr w:type="gramEnd"/>
      <w:r>
        <w:rPr>
          <w:b/>
          <w:sz w:val="18"/>
          <w:szCs w:val="18"/>
        </w:rPr>
        <w:t xml:space="preserve"> (c) </w:t>
      </w:r>
      <w:proofErr w:type="gramStart"/>
      <w:r>
        <w:rPr>
          <w:b/>
          <w:sz w:val="18"/>
          <w:szCs w:val="18"/>
        </w:rPr>
        <w:t>shows</w:t>
      </w:r>
      <w:proofErr w:type="gramEnd"/>
      <w:r>
        <w:rPr>
          <w:b/>
          <w:sz w:val="18"/>
          <w:szCs w:val="18"/>
        </w:rPr>
        <w:t xml:space="preserve"> the mean of the differences between predicted and measured change in Flash-Lag after adaptation, error bars show standard error (N=6). Measured change shows a significantly greater reduction than predicted for 20Hz adaptation at the faster speed but not for any other, * shows significant effect at the 5% level.</w:t>
      </w:r>
      <w:r w:rsidR="00BA079C">
        <w:rPr>
          <w:b/>
          <w:sz w:val="18"/>
          <w:szCs w:val="18"/>
        </w:rPr>
        <w:t xml:space="preserve"> (d) Shows </w:t>
      </w:r>
      <w:r w:rsidR="003214D5">
        <w:rPr>
          <w:b/>
          <w:sz w:val="18"/>
          <w:szCs w:val="18"/>
        </w:rPr>
        <w:t xml:space="preserve">differences in </w:t>
      </w:r>
      <w:r w:rsidR="00BA079C">
        <w:rPr>
          <w:b/>
          <w:sz w:val="18"/>
          <w:szCs w:val="18"/>
        </w:rPr>
        <w:t>perceived duration of a moving bar</w:t>
      </w:r>
      <w:r w:rsidR="003214D5">
        <w:rPr>
          <w:b/>
          <w:sz w:val="18"/>
          <w:szCs w:val="18"/>
        </w:rPr>
        <w:t xml:space="preserve"> of 600ms where the standard and the comparison are moving at the same speed (18.2</w:t>
      </w:r>
      <w:r w:rsidR="003214D5" w:rsidRPr="003214D5">
        <w:rPr>
          <w:b/>
          <w:sz w:val="18"/>
          <w:szCs w:val="18"/>
        </w:rPr>
        <w:t>° s</w:t>
      </w:r>
      <w:r w:rsidR="003214D5" w:rsidRPr="003214D5">
        <w:rPr>
          <w:b/>
          <w:sz w:val="18"/>
          <w:szCs w:val="18"/>
          <w:vertAlign w:val="superscript"/>
        </w:rPr>
        <w:t>-1</w:t>
      </w:r>
      <w:r w:rsidR="003214D5">
        <w:rPr>
          <w:b/>
          <w:sz w:val="18"/>
          <w:szCs w:val="18"/>
        </w:rPr>
        <w:t xml:space="preserve"> or 27.3</w:t>
      </w:r>
      <w:r w:rsidR="003214D5" w:rsidRPr="003214D5">
        <w:rPr>
          <w:b/>
          <w:sz w:val="18"/>
          <w:szCs w:val="18"/>
        </w:rPr>
        <w:t>° s</w:t>
      </w:r>
      <w:r w:rsidR="003214D5" w:rsidRPr="003214D5">
        <w:rPr>
          <w:b/>
          <w:sz w:val="18"/>
          <w:szCs w:val="18"/>
          <w:vertAlign w:val="superscript"/>
        </w:rPr>
        <w:t>-1</w:t>
      </w:r>
      <w:r w:rsidR="003214D5">
        <w:rPr>
          <w:b/>
          <w:sz w:val="18"/>
          <w:szCs w:val="18"/>
        </w:rPr>
        <w:t>), different speeds (one bar 18.2</w:t>
      </w:r>
      <w:r w:rsidR="003214D5" w:rsidRPr="003214D5">
        <w:rPr>
          <w:b/>
          <w:sz w:val="18"/>
          <w:szCs w:val="18"/>
        </w:rPr>
        <w:t>° s</w:t>
      </w:r>
      <w:r w:rsidR="003214D5" w:rsidRPr="003214D5">
        <w:rPr>
          <w:b/>
          <w:sz w:val="18"/>
          <w:szCs w:val="18"/>
          <w:vertAlign w:val="superscript"/>
        </w:rPr>
        <w:t>-1</w:t>
      </w:r>
      <w:r w:rsidR="003214D5">
        <w:rPr>
          <w:b/>
          <w:sz w:val="18"/>
          <w:szCs w:val="18"/>
        </w:rPr>
        <w:t>, the other 27.3</w:t>
      </w:r>
      <w:r w:rsidR="003214D5" w:rsidRPr="003214D5">
        <w:rPr>
          <w:b/>
          <w:sz w:val="18"/>
          <w:szCs w:val="18"/>
        </w:rPr>
        <w:t>° s</w:t>
      </w:r>
      <w:r w:rsidR="003214D5" w:rsidRPr="003214D5">
        <w:rPr>
          <w:b/>
          <w:sz w:val="18"/>
          <w:szCs w:val="18"/>
          <w:vertAlign w:val="superscript"/>
        </w:rPr>
        <w:t>-1</w:t>
      </w:r>
      <w:r w:rsidR="003214D5">
        <w:rPr>
          <w:b/>
          <w:sz w:val="18"/>
          <w:szCs w:val="18"/>
        </w:rPr>
        <w:t xml:space="preserve">) or both different and same speeds. There is a significant effect of adaptation on Both and Different conditions (* with solid lines) using ANOVA and a significant difference between 20Hz and control for different speeds </w:t>
      </w:r>
      <w:proofErr w:type="gramStart"/>
      <w:r w:rsidR="003214D5">
        <w:rPr>
          <w:b/>
          <w:sz w:val="18"/>
          <w:szCs w:val="18"/>
        </w:rPr>
        <w:t>( *</w:t>
      </w:r>
      <w:proofErr w:type="gramEnd"/>
      <w:r w:rsidR="003214D5">
        <w:rPr>
          <w:b/>
          <w:sz w:val="18"/>
          <w:szCs w:val="18"/>
        </w:rPr>
        <w:t xml:space="preserve"> with dashed line) in planned </w:t>
      </w:r>
      <w:r w:rsidR="00DF2AF0">
        <w:rPr>
          <w:b/>
          <w:sz w:val="18"/>
          <w:szCs w:val="18"/>
        </w:rPr>
        <w:t>comparisons</w:t>
      </w:r>
      <w:r w:rsidR="003214D5">
        <w:rPr>
          <w:b/>
          <w:sz w:val="18"/>
          <w:szCs w:val="18"/>
        </w:rPr>
        <w:t xml:space="preserve">.  </w:t>
      </w:r>
      <w:r w:rsidR="0031046C">
        <w:rPr>
          <w:b/>
          <w:sz w:val="18"/>
          <w:szCs w:val="18"/>
        </w:rPr>
        <w:t>Error bars show standard error (N=4).</w:t>
      </w:r>
    </w:p>
    <w:p w14:paraId="715A1092" w14:textId="77777777" w:rsidR="0007254A" w:rsidRDefault="0007254A" w:rsidP="0007254A">
      <w:pPr>
        <w:keepNext/>
        <w:jc w:val="center"/>
      </w:pPr>
      <w:r>
        <w:rPr>
          <w:noProof/>
          <w:lang w:val="en-GB" w:eastAsia="en-GB" w:bidi="ar-SA"/>
        </w:rPr>
        <w:lastRenderedPageBreak/>
        <w:drawing>
          <wp:inline distT="0" distB="0" distL="0" distR="0" wp14:anchorId="6BBA62FE" wp14:editId="2A0595E2">
            <wp:extent cx="3885250" cy="3198678"/>
            <wp:effectExtent l="0" t="0" r="127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Vslo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85250" cy="3198678"/>
                    </a:xfrm>
                    <a:prstGeom prst="rect">
                      <a:avLst/>
                    </a:prstGeom>
                  </pic:spPr>
                </pic:pic>
              </a:graphicData>
            </a:graphic>
          </wp:inline>
        </w:drawing>
      </w:r>
    </w:p>
    <w:p w14:paraId="273AB105" w14:textId="77777777" w:rsidR="0007254A" w:rsidRPr="00B745EF" w:rsidRDefault="0007254A" w:rsidP="00594738">
      <w:pPr>
        <w:pStyle w:val="Caption"/>
      </w:pPr>
      <w:r>
        <w:t xml:space="preserve">Figure 3: </w:t>
      </w:r>
      <w:r w:rsidR="00190922">
        <w:t>A linear relationship between speed and Flash-Lag passing through the origin and the baseline measure always predict</w:t>
      </w:r>
      <w:r w:rsidR="00B73ECF">
        <w:t>s</w:t>
      </w:r>
      <w:r w:rsidR="00190922">
        <w:t xml:space="preserve"> a larger change in</w:t>
      </w:r>
      <w:r>
        <w:t xml:space="preserve"> the Flash-Lag Illusion given </w:t>
      </w:r>
      <w:r w:rsidR="00E03CB2">
        <w:t>an</w:t>
      </w:r>
      <w:r w:rsidR="00BA7D5D">
        <w:t xml:space="preserve"> </w:t>
      </w:r>
      <w:r>
        <w:t>observed change in perceived speed than a logarithmic relationship</w:t>
      </w:r>
      <w:r w:rsidR="00190922">
        <w:t xml:space="preserve"> passing through the origin and the baseline measure</w:t>
      </w:r>
      <w:r>
        <w:t>.</w:t>
      </w:r>
      <w:r w:rsidR="00B73ECF">
        <w:t xml:space="preserve"> This means assuming a linear as opposed to logarithmic relationship between </w:t>
      </w:r>
      <w:proofErr w:type="gramStart"/>
      <w:r w:rsidR="00B73ECF">
        <w:t>speed</w:t>
      </w:r>
      <w:proofErr w:type="gramEnd"/>
      <w:r w:rsidR="00B73ECF">
        <w:t xml:space="preserve"> and Flash-Lag gives the strongest test when compared to the duration compression hypothesis. </w:t>
      </w:r>
      <w:r>
        <w:t xml:space="preserve">  </w:t>
      </w:r>
      <w:r>
        <w:br w:type="page"/>
      </w:r>
    </w:p>
    <w:p w14:paraId="11A5C996" w14:textId="77777777" w:rsidR="00CF1E10" w:rsidRDefault="00CF1E10" w:rsidP="0007254A">
      <w:pPr>
        <w:pStyle w:val="Caption"/>
        <w:jc w:val="center"/>
      </w:pPr>
    </w:p>
    <w:p w14:paraId="20333EE2" w14:textId="77777777" w:rsidR="00B30968" w:rsidRDefault="00103F46" w:rsidP="003868D3">
      <w:pPr>
        <w:keepNext/>
        <w:jc w:val="center"/>
      </w:pPr>
      <w:r>
        <w:rPr>
          <w:noProof/>
          <w:lang w:val="en-GB" w:eastAsia="en-GB" w:bidi="ar-SA"/>
        </w:rPr>
        <w:drawing>
          <wp:inline distT="0" distB="0" distL="0" distR="0" wp14:anchorId="5BF9BBE1" wp14:editId="50469B0C">
            <wp:extent cx="4323283" cy="3950335"/>
            <wp:effectExtent l="0" t="0" r="127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323283" cy="3950335"/>
                    </a:xfrm>
                    <a:prstGeom prst="rect">
                      <a:avLst/>
                    </a:prstGeom>
                    <a:noFill/>
                    <a:ln w="9525">
                      <a:noFill/>
                      <a:miter lim="800000"/>
                      <a:headEnd/>
                      <a:tailEnd/>
                    </a:ln>
                  </pic:spPr>
                </pic:pic>
              </a:graphicData>
            </a:graphic>
          </wp:inline>
        </w:drawing>
      </w:r>
    </w:p>
    <w:p w14:paraId="69003133" w14:textId="77777777" w:rsidR="00C47BDB" w:rsidRDefault="0007254A" w:rsidP="0007254A">
      <w:pPr>
        <w:pStyle w:val="Caption"/>
      </w:pPr>
      <w:r>
        <w:t>Figure 4</w:t>
      </w:r>
      <w:r w:rsidR="00103F46">
        <w:t xml:space="preserve">: Scatter plot of predicted </w:t>
      </w:r>
      <w:proofErr w:type="gramStart"/>
      <w:r w:rsidR="00103F46">
        <w:t>from change in perceived speed versus measured change in Flash-Lag effects</w:t>
      </w:r>
      <w:proofErr w:type="gramEnd"/>
      <w:r w:rsidR="00103F46">
        <w:t xml:space="preserve"> after TF adaptation. Black shows slow while blue shows fast speeds with 20Hz results for both speeds are in bold and different symbols indicated different participants. Comparing results with the line of equality show all but a single participant have a larger than predicted drop in Flash-Lag for the 20Hz faster speed indicating change in perceived speed alone cannot explain the change in Flash-Lag for five out of six individuals.       </w:t>
      </w:r>
    </w:p>
    <w:p w14:paraId="0F9FBD03" w14:textId="77777777" w:rsidR="00734EE3" w:rsidRDefault="00734EE3" w:rsidP="0007254A">
      <w:pPr>
        <w:pStyle w:val="Caption"/>
      </w:pPr>
    </w:p>
    <w:p w14:paraId="2D9BAB63" w14:textId="77777777" w:rsidR="00ED6D97" w:rsidRDefault="00ED6D97" w:rsidP="0007254A">
      <w:pPr>
        <w:pStyle w:val="Caption"/>
      </w:pPr>
    </w:p>
    <w:p w14:paraId="5EBB6864" w14:textId="77777777" w:rsidR="00ED6D97" w:rsidRDefault="00ED6D97" w:rsidP="0007254A">
      <w:pPr>
        <w:pStyle w:val="Caption"/>
      </w:pPr>
    </w:p>
    <w:p w14:paraId="45A9AFF0" w14:textId="77777777" w:rsidR="00ED6D97" w:rsidRPr="00ED6D97" w:rsidRDefault="00ED6D97" w:rsidP="00ED6D97">
      <w:pPr>
        <w:pStyle w:val="EndNoteBibliography"/>
        <w:spacing w:after="0"/>
        <w:ind w:left="720" w:hanging="720"/>
      </w:pPr>
      <w:r>
        <w:fldChar w:fldCharType="begin"/>
      </w:r>
      <w:r>
        <w:instrText xml:space="preserve"> ADDIN EN.REFLIST </w:instrText>
      </w:r>
      <w:r>
        <w:fldChar w:fldCharType="separate"/>
      </w:r>
      <w:bookmarkStart w:id="1" w:name="_ENREF_1"/>
      <w:r w:rsidRPr="00ED6D97">
        <w:t xml:space="preserve">Amano, K., Wandell, B. A., &amp; Dumoulin, S. O. (2009). Visual field maps, population receptive field sizes, and visual field coverage in the human MT+ complex. </w:t>
      </w:r>
      <w:r w:rsidRPr="00ED6D97">
        <w:rPr>
          <w:i/>
        </w:rPr>
        <w:t>Journal of neurophysiology, 102</w:t>
      </w:r>
      <w:r w:rsidRPr="00ED6D97">
        <w:t xml:space="preserve">(5), 2704-2718. </w:t>
      </w:r>
      <w:bookmarkEnd w:id="1"/>
    </w:p>
    <w:p w14:paraId="144FA1F4" w14:textId="77777777" w:rsidR="00ED6D97" w:rsidRPr="00ED6D97" w:rsidRDefault="00ED6D97" w:rsidP="00ED6D97">
      <w:pPr>
        <w:pStyle w:val="EndNoteBibliography"/>
        <w:spacing w:after="0"/>
        <w:ind w:left="720" w:hanging="720"/>
      </w:pPr>
      <w:bookmarkStart w:id="2" w:name="_ENREF_2"/>
      <w:r w:rsidRPr="00ED6D97">
        <w:t xml:space="preserve">Ayhan, I., Bruno, A., Nishida, S., &amp; Johnston, A. (2009). The spatial tuning of adaptation-based time compression. </w:t>
      </w:r>
      <w:r w:rsidRPr="00ED6D97">
        <w:rPr>
          <w:i/>
        </w:rPr>
        <w:t>J Vis, 9</w:t>
      </w:r>
      <w:r w:rsidRPr="00ED6D97">
        <w:t>(11), 2.1-12. doi: 10.1167/9.11.2</w:t>
      </w:r>
      <w:bookmarkEnd w:id="2"/>
    </w:p>
    <w:p w14:paraId="266EB936" w14:textId="77777777" w:rsidR="00ED6D97" w:rsidRPr="00ED6D97" w:rsidRDefault="00ED6D97" w:rsidP="00ED6D97">
      <w:pPr>
        <w:pStyle w:val="EndNoteBibliography"/>
        <w:spacing w:after="0"/>
        <w:ind w:left="720" w:hanging="720"/>
      </w:pPr>
      <w:bookmarkStart w:id="3" w:name="_ENREF_3"/>
      <w:r w:rsidRPr="00ED6D97">
        <w:t xml:space="preserve">Bruno, A., &amp; Johnston, A. (2010). Contrast gain shapes visual time. </w:t>
      </w:r>
      <w:r w:rsidRPr="00ED6D97">
        <w:rPr>
          <w:i/>
        </w:rPr>
        <w:t>Frontiers in Psychology, 1</w:t>
      </w:r>
      <w:r w:rsidRPr="00ED6D97">
        <w:t>. doi: 10.3389/fpsyg.2010.00170</w:t>
      </w:r>
      <w:bookmarkEnd w:id="3"/>
    </w:p>
    <w:p w14:paraId="760B98D7" w14:textId="77777777" w:rsidR="00ED6D97" w:rsidRPr="00ED6D97" w:rsidRDefault="00ED6D97" w:rsidP="00ED6D97">
      <w:pPr>
        <w:pStyle w:val="EndNoteBibliography"/>
        <w:spacing w:after="0"/>
        <w:ind w:left="720" w:hanging="720"/>
      </w:pPr>
      <w:bookmarkStart w:id="4" w:name="_ENREF_5"/>
      <w:r w:rsidRPr="00ED6D97">
        <w:t xml:space="preserve">Burr, D., Tozzi, A., &amp; Morrone, M. C. (2007). Neural mechanisms for timing visual events are spatially selective in real-world coordinates. </w:t>
      </w:r>
      <w:r w:rsidRPr="00ED6D97">
        <w:rPr>
          <w:i/>
        </w:rPr>
        <w:t>Nature Neuroscience, 10</w:t>
      </w:r>
      <w:r w:rsidRPr="00ED6D97">
        <w:t>(4), 423-425. doi: 10.1038/nn1874</w:t>
      </w:r>
      <w:bookmarkEnd w:id="4"/>
    </w:p>
    <w:p w14:paraId="55736C1A" w14:textId="77777777" w:rsidR="00ED6D97" w:rsidRPr="00ED6D97" w:rsidRDefault="00ED6D97" w:rsidP="00ED6D97">
      <w:pPr>
        <w:pStyle w:val="EndNoteBibliography"/>
        <w:spacing w:after="0"/>
        <w:ind w:left="720" w:hanging="720"/>
      </w:pPr>
      <w:bookmarkStart w:id="5" w:name="_ENREF_6"/>
      <w:r w:rsidRPr="00ED6D97">
        <w:t xml:space="preserve">Cavanagh, P. (1992). Attention-based motion perception. </w:t>
      </w:r>
      <w:r w:rsidRPr="00ED6D97">
        <w:rPr>
          <w:i/>
        </w:rPr>
        <w:t>Science, 257</w:t>
      </w:r>
      <w:r w:rsidRPr="00ED6D97">
        <w:t>(5076), 1563-1565. doi: 10.1126/science.1523411</w:t>
      </w:r>
      <w:bookmarkEnd w:id="5"/>
    </w:p>
    <w:p w14:paraId="4B6F384F" w14:textId="77777777" w:rsidR="00ED6D97" w:rsidRPr="00ED6D97" w:rsidRDefault="00ED6D97" w:rsidP="00ED6D97">
      <w:pPr>
        <w:pStyle w:val="EndNoteBibliography"/>
        <w:spacing w:after="0"/>
        <w:ind w:left="720" w:hanging="720"/>
      </w:pPr>
      <w:bookmarkStart w:id="6" w:name="_ENREF_7"/>
      <w:r w:rsidRPr="00ED6D97">
        <w:lastRenderedPageBreak/>
        <w:t xml:space="preserve">Chappell, M., &amp; Mullen, K. T. (2010). The Magnocellular visual pathway and the flash-lag illusion. </w:t>
      </w:r>
      <w:r w:rsidRPr="00ED6D97">
        <w:rPr>
          <w:i/>
        </w:rPr>
        <w:t>Journal of Vision, 10</w:t>
      </w:r>
      <w:r w:rsidRPr="00ED6D97">
        <w:t>(11). doi: 10.1167/10.11.24</w:t>
      </w:r>
      <w:bookmarkEnd w:id="6"/>
    </w:p>
    <w:p w14:paraId="3CF85B64" w14:textId="77777777" w:rsidR="00ED6D97" w:rsidRPr="00ED6D97" w:rsidRDefault="00ED6D97" w:rsidP="00ED6D97">
      <w:pPr>
        <w:pStyle w:val="EndNoteBibliography"/>
        <w:spacing w:after="0"/>
        <w:ind w:left="720" w:hanging="720"/>
      </w:pPr>
      <w:bookmarkStart w:id="7" w:name="_ENREF_8"/>
      <w:r w:rsidRPr="00ED6D97">
        <w:t xml:space="preserve">Curran, W., &amp; Benton, C. P. (2012). The many directions of time. </w:t>
      </w:r>
      <w:r w:rsidRPr="00ED6D97">
        <w:rPr>
          <w:i/>
        </w:rPr>
        <w:t>Cognition, 122</w:t>
      </w:r>
      <w:r w:rsidRPr="00ED6D97">
        <w:t>(2), 252-257. doi: 10.1016/j.cognition.2011.10.016</w:t>
      </w:r>
      <w:bookmarkEnd w:id="7"/>
    </w:p>
    <w:p w14:paraId="042B90CA" w14:textId="7C8DAE27" w:rsidR="00ED6D97" w:rsidRPr="00ED6D97" w:rsidRDefault="00ED6D97" w:rsidP="00ED6D97">
      <w:pPr>
        <w:pStyle w:val="EndNoteBibliography"/>
        <w:spacing w:after="0"/>
        <w:ind w:left="720" w:hanging="720"/>
      </w:pPr>
      <w:bookmarkStart w:id="8" w:name="_ENREF_9"/>
      <w:r w:rsidRPr="00ED6D97">
        <w:t xml:space="preserve">Durant, S., &amp; Johnston, A. (2004). Temporal dependence of local motion induced shifts in perceived position. </w:t>
      </w:r>
      <w:r w:rsidRPr="00ED6D97">
        <w:rPr>
          <w:i/>
        </w:rPr>
        <w:t>Vision Research, 44</w:t>
      </w:r>
      <w:r w:rsidRPr="00ED6D97">
        <w:t xml:space="preserve">(4), 357-366. doi: </w:t>
      </w:r>
      <w:hyperlink r:id="rId12" w:history="1">
        <w:r w:rsidRPr="00ED6D97">
          <w:rPr>
            <w:rStyle w:val="Hyperlink"/>
          </w:rPr>
          <w:t>http://dx.doi.org/10.1016/j.visres.2003.09.022</w:t>
        </w:r>
        <w:bookmarkEnd w:id="8"/>
      </w:hyperlink>
    </w:p>
    <w:p w14:paraId="76844F57" w14:textId="77777777" w:rsidR="00ED6D97" w:rsidRPr="00ED6D97" w:rsidRDefault="00ED6D97" w:rsidP="00ED6D97">
      <w:pPr>
        <w:pStyle w:val="EndNoteBibliography"/>
        <w:spacing w:after="0"/>
        <w:ind w:left="720" w:hanging="720"/>
      </w:pPr>
      <w:bookmarkStart w:id="9" w:name="_ENREF_10"/>
      <w:r w:rsidRPr="00ED6D97">
        <w:t xml:space="preserve">Eagleman, D. M., &amp; Sejnowski, T. J. (2000). Motion integration and postdiction in visual awareness. </w:t>
      </w:r>
      <w:r w:rsidRPr="00ED6D97">
        <w:rPr>
          <w:i/>
        </w:rPr>
        <w:t>Science, 287</w:t>
      </w:r>
      <w:r w:rsidRPr="00ED6D97">
        <w:t xml:space="preserve">(5460), 2036-2038. </w:t>
      </w:r>
      <w:bookmarkEnd w:id="9"/>
    </w:p>
    <w:p w14:paraId="7E9F1DC5" w14:textId="77777777" w:rsidR="00ED6D97" w:rsidRPr="00ED6D97" w:rsidRDefault="00ED6D97" w:rsidP="00ED6D97">
      <w:pPr>
        <w:pStyle w:val="EndNoteBibliography"/>
        <w:spacing w:after="0"/>
        <w:ind w:left="720" w:hanging="720"/>
      </w:pPr>
      <w:bookmarkStart w:id="10" w:name="_ENREF_11"/>
      <w:r w:rsidRPr="00ED6D97">
        <w:t xml:space="preserve">Eagleman, D. M., &amp; Sejnowski, T. J. (2007). Motion signals bias localization judgments: A unified explanation for the flash-lag, flash-drag, flash-jump, and Frohlich illusions. </w:t>
      </w:r>
      <w:r w:rsidRPr="00ED6D97">
        <w:rPr>
          <w:i/>
        </w:rPr>
        <w:t>Journal of Vision, 7</w:t>
      </w:r>
      <w:r w:rsidRPr="00ED6D97">
        <w:t xml:space="preserve">(4), 3. </w:t>
      </w:r>
      <w:bookmarkEnd w:id="10"/>
    </w:p>
    <w:p w14:paraId="64DD7365" w14:textId="50159F18" w:rsidR="00ED6D97" w:rsidRPr="00ED6D97" w:rsidRDefault="00ED6D97" w:rsidP="00ED6D97">
      <w:pPr>
        <w:pStyle w:val="EndNoteBibliography"/>
        <w:spacing w:after="0"/>
        <w:ind w:left="720" w:hanging="720"/>
      </w:pPr>
      <w:bookmarkStart w:id="11" w:name="_ENREF_12"/>
      <w:r w:rsidRPr="00ED6D97">
        <w:t xml:space="preserve">Hammett, S. T., Thompson, P. G., &amp; Bedingham, S. (2000). The dynamics of velocity adaptation in human vision. </w:t>
      </w:r>
      <w:r w:rsidRPr="00ED6D97">
        <w:rPr>
          <w:i/>
        </w:rPr>
        <w:t>Current Biology, 10</w:t>
      </w:r>
      <w:r w:rsidRPr="00ED6D97">
        <w:t xml:space="preserve">(18), 1123-1126. doi: </w:t>
      </w:r>
      <w:hyperlink r:id="rId13" w:history="1">
        <w:r w:rsidRPr="00ED6D97">
          <w:rPr>
            <w:rStyle w:val="Hyperlink"/>
          </w:rPr>
          <w:t>http://dx.doi.org/10.1016/S0960-9822(00)00698-9</w:t>
        </w:r>
        <w:bookmarkEnd w:id="11"/>
      </w:hyperlink>
    </w:p>
    <w:p w14:paraId="1040FF35" w14:textId="77777777" w:rsidR="00ED6D97" w:rsidRPr="00ED6D97" w:rsidRDefault="00ED6D97" w:rsidP="00ED6D97">
      <w:pPr>
        <w:pStyle w:val="EndNoteBibliography"/>
        <w:spacing w:after="0"/>
        <w:ind w:left="720" w:hanging="720"/>
      </w:pPr>
      <w:bookmarkStart w:id="12" w:name="_ENREF_13"/>
      <w:r w:rsidRPr="00ED6D97">
        <w:t xml:space="preserve">Hogendoorn, H., Verstraten, F. A., &amp; Johnston, A. (2010). Spatially localized time shifts of the perceptual stream. </w:t>
      </w:r>
      <w:r w:rsidRPr="00ED6D97">
        <w:rPr>
          <w:i/>
        </w:rPr>
        <w:t>Frontiers in Psychology, 1</w:t>
      </w:r>
      <w:r w:rsidRPr="00ED6D97">
        <w:t xml:space="preserve">. </w:t>
      </w:r>
      <w:bookmarkEnd w:id="12"/>
    </w:p>
    <w:p w14:paraId="01ECC6E1" w14:textId="77777777" w:rsidR="00ED6D97" w:rsidRPr="00ED6D97" w:rsidRDefault="00ED6D97" w:rsidP="00ED6D97">
      <w:pPr>
        <w:pStyle w:val="EndNoteBibliography"/>
        <w:spacing w:after="0"/>
        <w:ind w:left="720" w:hanging="720"/>
      </w:pPr>
      <w:bookmarkStart w:id="13" w:name="_ENREF_14"/>
      <w:r w:rsidRPr="00ED6D97">
        <w:t xml:space="preserve">Johnston, A., Arnold, D. H., &amp; Nishida, S. (2006). Spatially localized distortions of event time. </w:t>
      </w:r>
      <w:r w:rsidRPr="00ED6D97">
        <w:rPr>
          <w:i/>
        </w:rPr>
        <w:t>Curr Biol, 16</w:t>
      </w:r>
      <w:r w:rsidRPr="00ED6D97">
        <w:t>(5), 472-479. doi: 10.1016/j.cub.2006.01.032</w:t>
      </w:r>
      <w:bookmarkEnd w:id="13"/>
    </w:p>
    <w:p w14:paraId="460A6F31" w14:textId="16942B85" w:rsidR="00ED6D97" w:rsidRPr="00ED6D97" w:rsidRDefault="00ED6D97" w:rsidP="00ED6D97">
      <w:pPr>
        <w:pStyle w:val="EndNoteBibliography"/>
        <w:spacing w:after="0"/>
        <w:ind w:left="720" w:hanging="720"/>
      </w:pPr>
      <w:bookmarkStart w:id="14" w:name="_ENREF_15"/>
      <w:r w:rsidRPr="00ED6D97">
        <w:t xml:space="preserve">Johnston, A., &amp; Wright, M. J. (1986). Matching velocity in central and peripheral vision. </w:t>
      </w:r>
      <w:r w:rsidRPr="00ED6D97">
        <w:rPr>
          <w:i/>
        </w:rPr>
        <w:t>Vision Research, 26</w:t>
      </w:r>
      <w:r w:rsidRPr="00ED6D97">
        <w:t xml:space="preserve">(7), 1099-1109. doi: </w:t>
      </w:r>
      <w:hyperlink r:id="rId14" w:history="1">
        <w:r w:rsidRPr="00ED6D97">
          <w:rPr>
            <w:rStyle w:val="Hyperlink"/>
          </w:rPr>
          <w:t>http://dx.doi.org/10.1016/0042-6989(86)90044-1</w:t>
        </w:r>
        <w:bookmarkEnd w:id="14"/>
      </w:hyperlink>
    </w:p>
    <w:p w14:paraId="74A030D7" w14:textId="77777777" w:rsidR="00ED6D97" w:rsidRPr="00ED6D97" w:rsidRDefault="00ED6D97" w:rsidP="00ED6D97">
      <w:pPr>
        <w:pStyle w:val="EndNoteBibliography"/>
        <w:spacing w:after="0"/>
        <w:ind w:left="720" w:hanging="720"/>
      </w:pPr>
      <w:bookmarkStart w:id="15" w:name="_ENREF_16"/>
      <w:r w:rsidRPr="00ED6D97">
        <w:t xml:space="preserve">Kingdom, F., &amp; Prins, N. (2009). </w:t>
      </w:r>
      <w:r w:rsidRPr="00ED6D97">
        <w:rPr>
          <w:i/>
        </w:rPr>
        <w:t>Psychophysics: a practical introduction</w:t>
      </w:r>
      <w:r w:rsidRPr="00ED6D97">
        <w:t>: Academic Press.</w:t>
      </w:r>
      <w:bookmarkEnd w:id="15"/>
    </w:p>
    <w:p w14:paraId="56145022" w14:textId="77777777" w:rsidR="00ED6D97" w:rsidRPr="00ED6D97" w:rsidRDefault="00ED6D97" w:rsidP="00ED6D97">
      <w:pPr>
        <w:pStyle w:val="EndNoteBibliography"/>
        <w:spacing w:after="0"/>
        <w:ind w:left="720" w:hanging="720"/>
      </w:pPr>
      <w:bookmarkStart w:id="16" w:name="_ENREF_17"/>
      <w:r w:rsidRPr="00ED6D97">
        <w:t xml:space="preserve">Krekelberg, B., &amp; Lappe, M. (2000a). A model of the perceived relative positions of moving objects based upon a slow averaging process. </w:t>
      </w:r>
      <w:r w:rsidRPr="00ED6D97">
        <w:rPr>
          <w:i/>
        </w:rPr>
        <w:t>Vision Research, 40</w:t>
      </w:r>
      <w:r w:rsidRPr="00ED6D97">
        <w:t>(2), 201-215. doi: 10.1016/s0042-6989(99)00168-6</w:t>
      </w:r>
      <w:bookmarkEnd w:id="16"/>
    </w:p>
    <w:p w14:paraId="714EA6B4" w14:textId="77777777" w:rsidR="00ED6D97" w:rsidRPr="00ED6D97" w:rsidRDefault="00ED6D97" w:rsidP="00ED6D97">
      <w:pPr>
        <w:pStyle w:val="EndNoteBibliography"/>
        <w:spacing w:after="0"/>
        <w:ind w:left="720" w:hanging="720"/>
      </w:pPr>
      <w:bookmarkStart w:id="17" w:name="_ENREF_18"/>
      <w:r w:rsidRPr="00ED6D97">
        <w:t xml:space="preserve">Krekelberg, B., &amp; Lappe, M. (2000b). The Position of Moving Objects. </w:t>
      </w:r>
      <w:r w:rsidRPr="00ED6D97">
        <w:rPr>
          <w:i/>
        </w:rPr>
        <w:t>Science, 289</w:t>
      </w:r>
      <w:r w:rsidRPr="00ED6D97">
        <w:t>(5482), 1107. doi: 10.1126/science.289.5482.1107a</w:t>
      </w:r>
      <w:bookmarkEnd w:id="17"/>
    </w:p>
    <w:p w14:paraId="601FC3E9" w14:textId="77777777" w:rsidR="00ED6D97" w:rsidRPr="00ED6D97" w:rsidRDefault="00ED6D97" w:rsidP="00ED6D97">
      <w:pPr>
        <w:pStyle w:val="EndNoteBibliography"/>
        <w:spacing w:after="0"/>
        <w:ind w:left="720" w:hanging="720"/>
      </w:pPr>
      <w:bookmarkStart w:id="18" w:name="_ENREF_19"/>
      <w:r w:rsidRPr="00ED6D97">
        <w:t xml:space="preserve">Marinovic, W., &amp; Arnold, D. H. (2011). Separable temporal metrics for time perception and anticipatory actions. </w:t>
      </w:r>
      <w:r w:rsidRPr="00ED6D97">
        <w:rPr>
          <w:i/>
        </w:rPr>
        <w:t>Proceedings of the Royal Society B: Biological Sciences</w:t>
      </w:r>
      <w:r w:rsidRPr="00ED6D97">
        <w:t xml:space="preserve">, rspb20111598. </w:t>
      </w:r>
      <w:bookmarkEnd w:id="18"/>
    </w:p>
    <w:p w14:paraId="7B6A565D" w14:textId="77777777" w:rsidR="00ED6D97" w:rsidRPr="00ED6D97" w:rsidRDefault="00ED6D97" w:rsidP="00ED6D97">
      <w:pPr>
        <w:pStyle w:val="EndNoteBibliography"/>
        <w:spacing w:after="0"/>
        <w:ind w:left="720" w:hanging="720"/>
      </w:pPr>
      <w:bookmarkStart w:id="19" w:name="_ENREF_20"/>
      <w:r w:rsidRPr="00ED6D97">
        <w:t xml:space="preserve">Morrone, M. C., Ross, J., &amp; Burr, D. (2005). Saccadic eye movements cause compression of time as well as space. </w:t>
      </w:r>
      <w:r w:rsidRPr="00ED6D97">
        <w:rPr>
          <w:i/>
        </w:rPr>
        <w:t>Nature Neuroscience, 8</w:t>
      </w:r>
      <w:r w:rsidRPr="00ED6D97">
        <w:t xml:space="preserve">(7), 950-954. </w:t>
      </w:r>
      <w:bookmarkEnd w:id="19"/>
    </w:p>
    <w:p w14:paraId="3158EE17" w14:textId="77777777" w:rsidR="00ED6D97" w:rsidRPr="00ED6D97" w:rsidRDefault="00ED6D97" w:rsidP="00ED6D97">
      <w:pPr>
        <w:pStyle w:val="EndNoteBibliography"/>
        <w:spacing w:after="0"/>
        <w:ind w:left="720" w:hanging="720"/>
      </w:pPr>
      <w:bookmarkStart w:id="20" w:name="_ENREF_21"/>
      <w:r w:rsidRPr="00ED6D97">
        <w:t xml:space="preserve">Nijhawan, R. (1994). Motion extrapolation in catching. </w:t>
      </w:r>
      <w:r w:rsidRPr="00ED6D97">
        <w:rPr>
          <w:i/>
        </w:rPr>
        <w:t>Nature, 370</w:t>
      </w:r>
      <w:r w:rsidRPr="00ED6D97">
        <w:t>(6487), 256-257. doi: 10.1038/370256b0</w:t>
      </w:r>
      <w:bookmarkEnd w:id="20"/>
    </w:p>
    <w:p w14:paraId="4FEE4D96" w14:textId="77777777" w:rsidR="00ED6D97" w:rsidRPr="00ED6D97" w:rsidRDefault="00ED6D97" w:rsidP="00ED6D97">
      <w:pPr>
        <w:pStyle w:val="EndNoteBibliography"/>
        <w:spacing w:after="0"/>
        <w:ind w:left="720" w:hanging="720"/>
      </w:pPr>
      <w:bookmarkStart w:id="21" w:name="_ENREF_22"/>
      <w:r w:rsidRPr="00ED6D97">
        <w:t xml:space="preserve">Patel, S. S., Ogmen, H., Bedell, H. E., &amp; Sampath, V. (2000). Flash-lag effect: differential latency, not postdiction. </w:t>
      </w:r>
      <w:r w:rsidRPr="00ED6D97">
        <w:rPr>
          <w:i/>
        </w:rPr>
        <w:t>Science, 290</w:t>
      </w:r>
      <w:r w:rsidRPr="00ED6D97">
        <w:t xml:space="preserve">(5494), 1051-1051. </w:t>
      </w:r>
      <w:bookmarkEnd w:id="21"/>
    </w:p>
    <w:p w14:paraId="57C81018" w14:textId="4D716B56" w:rsidR="00ED6D97" w:rsidRPr="00ED6D97" w:rsidRDefault="00ED6D97" w:rsidP="00ED6D97">
      <w:pPr>
        <w:pStyle w:val="EndNoteBibliography"/>
        <w:spacing w:after="0"/>
        <w:ind w:left="720" w:hanging="720"/>
      </w:pPr>
      <w:bookmarkStart w:id="22" w:name="_ENREF_23"/>
      <w:r w:rsidRPr="00ED6D97">
        <w:t xml:space="preserve">Ross, J., Burr, D., &amp; Morrone, C. (1996). Suppression of the magnocellular pathway during saccades. </w:t>
      </w:r>
      <w:r w:rsidRPr="00ED6D97">
        <w:rPr>
          <w:i/>
        </w:rPr>
        <w:t>Behavioural Brain Research, 80</w:t>
      </w:r>
      <w:r w:rsidRPr="00ED6D97">
        <w:t xml:space="preserve">(1–2), 1-8. doi: </w:t>
      </w:r>
      <w:hyperlink r:id="rId15" w:history="1">
        <w:r w:rsidRPr="00ED6D97">
          <w:rPr>
            <w:rStyle w:val="Hyperlink"/>
          </w:rPr>
          <w:t>http://dx.doi.org/10.1016/0166-4328(96)00012-5</w:t>
        </w:r>
        <w:bookmarkEnd w:id="22"/>
      </w:hyperlink>
    </w:p>
    <w:p w14:paraId="2B3A4189" w14:textId="77777777" w:rsidR="00ED6D97" w:rsidRPr="00ED6D97" w:rsidRDefault="00ED6D97" w:rsidP="00ED6D97">
      <w:pPr>
        <w:pStyle w:val="EndNoteBibliography"/>
        <w:spacing w:after="0"/>
        <w:ind w:left="720" w:hanging="720"/>
      </w:pPr>
      <w:bookmarkStart w:id="23" w:name="_ENREF_24"/>
      <w:r w:rsidRPr="00ED6D97">
        <w:t xml:space="preserve">Smith, A. T., &amp; Edgar, G. K. (1994). Antagonistic comparison of temporal frequency filter outputs as a basis for speed perception. </w:t>
      </w:r>
      <w:r w:rsidRPr="00ED6D97">
        <w:rPr>
          <w:i/>
        </w:rPr>
        <w:t>Vision Research, 34</w:t>
      </w:r>
      <w:r w:rsidRPr="00ED6D97">
        <w:t>(2), 253-265. doi: 10.1016/0042-6989(94)90337-9</w:t>
      </w:r>
      <w:bookmarkEnd w:id="23"/>
    </w:p>
    <w:p w14:paraId="57B2EE67" w14:textId="7760E909" w:rsidR="00ED6D97" w:rsidRPr="00ED6D97" w:rsidRDefault="00ED6D97" w:rsidP="00ED6D97">
      <w:pPr>
        <w:pStyle w:val="EndNoteBibliography"/>
        <w:spacing w:after="0"/>
        <w:ind w:left="720" w:hanging="720"/>
      </w:pPr>
      <w:bookmarkStart w:id="24" w:name="_ENREF_25"/>
      <w:r w:rsidRPr="00ED6D97">
        <w:t xml:space="preserve">Thompson, P. (1983). Discrimination of moving gratings at and above detection threshold. </w:t>
      </w:r>
      <w:r w:rsidRPr="00ED6D97">
        <w:rPr>
          <w:i/>
        </w:rPr>
        <w:t>Vision Research, 23</w:t>
      </w:r>
      <w:r w:rsidRPr="00ED6D97">
        <w:t xml:space="preserve">(12), 1533-1538. doi: </w:t>
      </w:r>
      <w:hyperlink r:id="rId16" w:history="1">
        <w:r w:rsidRPr="00ED6D97">
          <w:rPr>
            <w:rStyle w:val="Hyperlink"/>
          </w:rPr>
          <w:t>http://dx.doi.org/10.1016/0042-6989(83)90166-9</w:t>
        </w:r>
        <w:bookmarkEnd w:id="24"/>
      </w:hyperlink>
    </w:p>
    <w:p w14:paraId="7E6547D0" w14:textId="77777777" w:rsidR="00ED6D97" w:rsidRPr="00ED6D97" w:rsidRDefault="00ED6D97" w:rsidP="00ED6D97">
      <w:pPr>
        <w:pStyle w:val="EndNoteBibliography"/>
        <w:spacing w:after="0"/>
        <w:ind w:left="720" w:hanging="720"/>
      </w:pPr>
      <w:bookmarkStart w:id="25" w:name="_ENREF_26"/>
      <w:r w:rsidRPr="00ED6D97">
        <w:t xml:space="preserve">Whitney, D., &amp; Murakami, I. (1998). Latency difference, not spatial extrapolation. </w:t>
      </w:r>
      <w:r w:rsidRPr="00ED6D97">
        <w:rPr>
          <w:i/>
        </w:rPr>
        <w:t>Nature Neuroscience, 1</w:t>
      </w:r>
      <w:r w:rsidRPr="00ED6D97">
        <w:t xml:space="preserve">(8), 656-657. </w:t>
      </w:r>
      <w:bookmarkEnd w:id="25"/>
    </w:p>
    <w:p w14:paraId="0564E4EC" w14:textId="77777777" w:rsidR="00ED6D97" w:rsidRPr="00ED6D97" w:rsidRDefault="00ED6D97" w:rsidP="00ED6D97">
      <w:pPr>
        <w:pStyle w:val="EndNoteBibliography"/>
        <w:ind w:left="720" w:hanging="720"/>
      </w:pPr>
      <w:bookmarkStart w:id="26" w:name="_ENREF_27"/>
      <w:r w:rsidRPr="00ED6D97">
        <w:t xml:space="preserve">Wojtach, W., Sung, K., Truong, S., &amp; Purves, D. (2008). An empirical explanation of the flash-lag effect. </w:t>
      </w:r>
      <w:r w:rsidRPr="00ED6D97">
        <w:rPr>
          <w:i/>
        </w:rPr>
        <w:t>PNAS, 105</w:t>
      </w:r>
      <w:r w:rsidRPr="00ED6D97">
        <w:t>(42), 16338 - 16343. doi: 10.1073/pnas.0808916105</w:t>
      </w:r>
      <w:bookmarkEnd w:id="26"/>
    </w:p>
    <w:p w14:paraId="1B789D35" w14:textId="0E80FC8A" w:rsidR="00734EE3" w:rsidRDefault="00ED6D97" w:rsidP="0007254A">
      <w:pPr>
        <w:pStyle w:val="Caption"/>
      </w:pPr>
      <w:r>
        <w:fldChar w:fldCharType="end"/>
      </w:r>
    </w:p>
    <w:sectPr w:rsidR="00734EE3">
      <w:headerReference w:type="default" r:id="rId17"/>
      <w:footerReference w:type="default" r:id="rId18"/>
      <w:pgSz w:w="11906" w:h="16838"/>
      <w:pgMar w:top="1440" w:right="1440" w:bottom="1440" w:left="1440" w:header="0" w:footer="0" w:gutter="0"/>
      <w:lnNumType w:countBy="1" w:distance="283" w:restart="continuous"/>
      <w:cols w:space="720"/>
      <w:formProt w:val="0"/>
      <w:docGrid w:linePitch="360" w:charSpace="12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39E446" w14:textId="77777777" w:rsidR="009757D4" w:rsidRDefault="009757D4">
      <w:pPr>
        <w:spacing w:after="0" w:line="240" w:lineRule="auto"/>
      </w:pPr>
      <w:r>
        <w:separator/>
      </w:r>
    </w:p>
  </w:endnote>
  <w:endnote w:type="continuationSeparator" w:id="0">
    <w:p w14:paraId="7751FB94" w14:textId="77777777" w:rsidR="009757D4" w:rsidRDefault="009757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1"/>
    <w:family w:val="roman"/>
    <w:notTrueType/>
    <w:pitch w:val="variable"/>
    <w:sig w:usb0="00002000" w:usb1="00000000" w:usb2="00000000" w:usb3="00000000" w:csb0="0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2E2A85" w14:textId="77777777" w:rsidR="0018254F" w:rsidRDefault="0018254F">
    <w:pPr>
      <w:pStyle w:val="Footer"/>
      <w:jc w:val="center"/>
    </w:pPr>
    <w:r>
      <w:fldChar w:fldCharType="begin"/>
    </w:r>
    <w:r>
      <w:instrText>PAGE</w:instrText>
    </w:r>
    <w:r>
      <w:fldChar w:fldCharType="separate"/>
    </w:r>
    <w:r w:rsidR="0064606B">
      <w:rPr>
        <w:noProof/>
      </w:rPr>
      <w:t>8</w:t>
    </w:r>
    <w:r>
      <w:fldChar w:fldCharType="end"/>
    </w:r>
  </w:p>
  <w:p w14:paraId="3922062F" w14:textId="77777777" w:rsidR="0018254F" w:rsidRDefault="001825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8AF139" w14:textId="77777777" w:rsidR="009757D4" w:rsidRDefault="009757D4">
      <w:pPr>
        <w:spacing w:after="0" w:line="240" w:lineRule="auto"/>
      </w:pPr>
      <w:r>
        <w:separator/>
      </w:r>
    </w:p>
  </w:footnote>
  <w:footnote w:type="continuationSeparator" w:id="0">
    <w:p w14:paraId="674561C0" w14:textId="77777777" w:rsidR="009757D4" w:rsidRDefault="009757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E99593" w14:textId="77777777" w:rsidR="0018254F" w:rsidRDefault="0018254F">
    <w:pPr>
      <w:pStyle w:val="Header"/>
      <w:jc w:val="center"/>
    </w:pPr>
    <w:r>
      <w:fldChar w:fldCharType="begin"/>
    </w:r>
    <w:r>
      <w:instrText>PAGE</w:instrText>
    </w:r>
    <w:r>
      <w:fldChar w:fldCharType="separate"/>
    </w:r>
    <w:r w:rsidR="0064606B">
      <w:rPr>
        <w:noProof/>
      </w:rPr>
      <w:t>8</w:t>
    </w:r>
    <w:r>
      <w:fldChar w:fldCharType="end"/>
    </w:r>
  </w:p>
  <w:p w14:paraId="761BFC18" w14:textId="77777777" w:rsidR="0018254F" w:rsidRDefault="0018254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D3F4E65"/>
    <w:multiLevelType w:val="multilevel"/>
    <w:tmpl w:val="61DE12C0"/>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6F0015F0"/>
    <w:multiLevelType w:val="multilevel"/>
    <w:tmpl w:val="805A774A"/>
    <w:lvl w:ilvl="0">
      <w:start w:val="1"/>
      <w:numFmt w:val="decimal"/>
      <w:lvlText w:val="%1."/>
      <w:lvlJc w:val="left"/>
      <w:pPr>
        <w:ind w:left="786" w:hanging="360"/>
      </w:pPr>
      <w:rPr>
        <w:i w:val="0"/>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30968"/>
    <w:rsid w:val="00015569"/>
    <w:rsid w:val="00026E22"/>
    <w:rsid w:val="0004543B"/>
    <w:rsid w:val="00046361"/>
    <w:rsid w:val="000471EE"/>
    <w:rsid w:val="00056ABC"/>
    <w:rsid w:val="00071002"/>
    <w:rsid w:val="0007254A"/>
    <w:rsid w:val="000748A3"/>
    <w:rsid w:val="00083E86"/>
    <w:rsid w:val="00093E0D"/>
    <w:rsid w:val="00095934"/>
    <w:rsid w:val="00096F72"/>
    <w:rsid w:val="000B4C56"/>
    <w:rsid w:val="000E3602"/>
    <w:rsid w:val="00103F46"/>
    <w:rsid w:val="00106BE4"/>
    <w:rsid w:val="001179E3"/>
    <w:rsid w:val="00126842"/>
    <w:rsid w:val="001336CF"/>
    <w:rsid w:val="00155B1A"/>
    <w:rsid w:val="0015780D"/>
    <w:rsid w:val="001802C6"/>
    <w:rsid w:val="0018254F"/>
    <w:rsid w:val="00190922"/>
    <w:rsid w:val="00193226"/>
    <w:rsid w:val="001A7F62"/>
    <w:rsid w:val="001C1D34"/>
    <w:rsid w:val="001D0BD3"/>
    <w:rsid w:val="001E149A"/>
    <w:rsid w:val="002244D6"/>
    <w:rsid w:val="0024221E"/>
    <w:rsid w:val="00243A35"/>
    <w:rsid w:val="00262E9E"/>
    <w:rsid w:val="00263878"/>
    <w:rsid w:val="0028630F"/>
    <w:rsid w:val="002A0D39"/>
    <w:rsid w:val="002B1726"/>
    <w:rsid w:val="00300D7D"/>
    <w:rsid w:val="0031046C"/>
    <w:rsid w:val="00315972"/>
    <w:rsid w:val="003214D5"/>
    <w:rsid w:val="00334397"/>
    <w:rsid w:val="0034543C"/>
    <w:rsid w:val="003503BD"/>
    <w:rsid w:val="003648E7"/>
    <w:rsid w:val="0036765B"/>
    <w:rsid w:val="00383EFA"/>
    <w:rsid w:val="003868D3"/>
    <w:rsid w:val="0038697A"/>
    <w:rsid w:val="00396141"/>
    <w:rsid w:val="004034C4"/>
    <w:rsid w:val="0041297E"/>
    <w:rsid w:val="00415E59"/>
    <w:rsid w:val="004177FB"/>
    <w:rsid w:val="00426E66"/>
    <w:rsid w:val="0043558B"/>
    <w:rsid w:val="00444542"/>
    <w:rsid w:val="00452D2C"/>
    <w:rsid w:val="0046201A"/>
    <w:rsid w:val="00462709"/>
    <w:rsid w:val="00474A0B"/>
    <w:rsid w:val="0048499E"/>
    <w:rsid w:val="00484CCA"/>
    <w:rsid w:val="0049250C"/>
    <w:rsid w:val="00492827"/>
    <w:rsid w:val="0049287F"/>
    <w:rsid w:val="004D0349"/>
    <w:rsid w:val="004D3F65"/>
    <w:rsid w:val="004E013D"/>
    <w:rsid w:val="0058406C"/>
    <w:rsid w:val="005862C7"/>
    <w:rsid w:val="00591F62"/>
    <w:rsid w:val="00594738"/>
    <w:rsid w:val="00594D02"/>
    <w:rsid w:val="005B2E6C"/>
    <w:rsid w:val="005D4D25"/>
    <w:rsid w:val="005E09A4"/>
    <w:rsid w:val="005E181F"/>
    <w:rsid w:val="005E2EEC"/>
    <w:rsid w:val="005E68CD"/>
    <w:rsid w:val="00611590"/>
    <w:rsid w:val="006145C9"/>
    <w:rsid w:val="00627EE1"/>
    <w:rsid w:val="006422BF"/>
    <w:rsid w:val="0064606B"/>
    <w:rsid w:val="0065110C"/>
    <w:rsid w:val="00653EDC"/>
    <w:rsid w:val="0066045D"/>
    <w:rsid w:val="006637D0"/>
    <w:rsid w:val="00674E86"/>
    <w:rsid w:val="00676551"/>
    <w:rsid w:val="00680A32"/>
    <w:rsid w:val="00694D0F"/>
    <w:rsid w:val="00696416"/>
    <w:rsid w:val="00697691"/>
    <w:rsid w:val="006A183A"/>
    <w:rsid w:val="006A781E"/>
    <w:rsid w:val="006C4823"/>
    <w:rsid w:val="006D2445"/>
    <w:rsid w:val="006E303A"/>
    <w:rsid w:val="006E3770"/>
    <w:rsid w:val="006E3FAC"/>
    <w:rsid w:val="006F0233"/>
    <w:rsid w:val="006F0F62"/>
    <w:rsid w:val="006F13C5"/>
    <w:rsid w:val="006F60C8"/>
    <w:rsid w:val="00700092"/>
    <w:rsid w:val="00734EE3"/>
    <w:rsid w:val="0073768B"/>
    <w:rsid w:val="0074327C"/>
    <w:rsid w:val="007469CF"/>
    <w:rsid w:val="00762A7C"/>
    <w:rsid w:val="007717A8"/>
    <w:rsid w:val="00784221"/>
    <w:rsid w:val="00796A78"/>
    <w:rsid w:val="007A281E"/>
    <w:rsid w:val="007A38E1"/>
    <w:rsid w:val="007A5256"/>
    <w:rsid w:val="007F059B"/>
    <w:rsid w:val="007F3D7B"/>
    <w:rsid w:val="007F7324"/>
    <w:rsid w:val="00816F87"/>
    <w:rsid w:val="008A5CE2"/>
    <w:rsid w:val="008B1068"/>
    <w:rsid w:val="008B6D8C"/>
    <w:rsid w:val="008C1775"/>
    <w:rsid w:val="008C7241"/>
    <w:rsid w:val="008E4A5B"/>
    <w:rsid w:val="008F093A"/>
    <w:rsid w:val="008F64E3"/>
    <w:rsid w:val="0093298A"/>
    <w:rsid w:val="0093414A"/>
    <w:rsid w:val="00940A16"/>
    <w:rsid w:val="00944C76"/>
    <w:rsid w:val="00947F46"/>
    <w:rsid w:val="00960227"/>
    <w:rsid w:val="009638C8"/>
    <w:rsid w:val="009646B3"/>
    <w:rsid w:val="0097069E"/>
    <w:rsid w:val="00971D18"/>
    <w:rsid w:val="009757D4"/>
    <w:rsid w:val="009770E3"/>
    <w:rsid w:val="009807BA"/>
    <w:rsid w:val="00983260"/>
    <w:rsid w:val="00984F82"/>
    <w:rsid w:val="00990622"/>
    <w:rsid w:val="009A0BF6"/>
    <w:rsid w:val="009A3194"/>
    <w:rsid w:val="009C5DF4"/>
    <w:rsid w:val="009E2C0A"/>
    <w:rsid w:val="00A3308C"/>
    <w:rsid w:val="00A617F3"/>
    <w:rsid w:val="00A83681"/>
    <w:rsid w:val="00A9040B"/>
    <w:rsid w:val="00AA5F61"/>
    <w:rsid w:val="00AB419B"/>
    <w:rsid w:val="00AC5274"/>
    <w:rsid w:val="00B23807"/>
    <w:rsid w:val="00B30968"/>
    <w:rsid w:val="00B44ABB"/>
    <w:rsid w:val="00B52DA3"/>
    <w:rsid w:val="00B71422"/>
    <w:rsid w:val="00B73ECF"/>
    <w:rsid w:val="00B745EF"/>
    <w:rsid w:val="00B80CE4"/>
    <w:rsid w:val="00B9513B"/>
    <w:rsid w:val="00BA079C"/>
    <w:rsid w:val="00BA7D5D"/>
    <w:rsid w:val="00BD3197"/>
    <w:rsid w:val="00BF0461"/>
    <w:rsid w:val="00BF0687"/>
    <w:rsid w:val="00C039F6"/>
    <w:rsid w:val="00C15693"/>
    <w:rsid w:val="00C23394"/>
    <w:rsid w:val="00C23D79"/>
    <w:rsid w:val="00C24637"/>
    <w:rsid w:val="00C47BDB"/>
    <w:rsid w:val="00C556CC"/>
    <w:rsid w:val="00C76E89"/>
    <w:rsid w:val="00C91D5E"/>
    <w:rsid w:val="00C95B30"/>
    <w:rsid w:val="00CB3AD9"/>
    <w:rsid w:val="00CC3831"/>
    <w:rsid w:val="00CC4FFF"/>
    <w:rsid w:val="00CF1E10"/>
    <w:rsid w:val="00CF5020"/>
    <w:rsid w:val="00D125B3"/>
    <w:rsid w:val="00D140CD"/>
    <w:rsid w:val="00D3643A"/>
    <w:rsid w:val="00D453F3"/>
    <w:rsid w:val="00D5662F"/>
    <w:rsid w:val="00D62426"/>
    <w:rsid w:val="00D70837"/>
    <w:rsid w:val="00D76E47"/>
    <w:rsid w:val="00D86D11"/>
    <w:rsid w:val="00DC3D63"/>
    <w:rsid w:val="00DD02F2"/>
    <w:rsid w:val="00DD0CFE"/>
    <w:rsid w:val="00DD50C1"/>
    <w:rsid w:val="00DE3A37"/>
    <w:rsid w:val="00DF2AF0"/>
    <w:rsid w:val="00E03CB2"/>
    <w:rsid w:val="00E13C89"/>
    <w:rsid w:val="00E30724"/>
    <w:rsid w:val="00E323A9"/>
    <w:rsid w:val="00E33C08"/>
    <w:rsid w:val="00E5650B"/>
    <w:rsid w:val="00E94101"/>
    <w:rsid w:val="00EB7A36"/>
    <w:rsid w:val="00ED6D97"/>
    <w:rsid w:val="00F01D90"/>
    <w:rsid w:val="00F028D7"/>
    <w:rsid w:val="00F02B8E"/>
    <w:rsid w:val="00F10275"/>
    <w:rsid w:val="00F26C1E"/>
    <w:rsid w:val="00F45162"/>
    <w:rsid w:val="00F52057"/>
    <w:rsid w:val="00F55A1C"/>
    <w:rsid w:val="00F63820"/>
    <w:rsid w:val="00F77C78"/>
    <w:rsid w:val="00F95BEB"/>
    <w:rsid w:val="00FC6A1A"/>
    <w:rsid w:val="00FC7463"/>
    <w:rsid w:val="00FE179A"/>
    <w:rsid w:val="00FE2611"/>
    <w:rsid w:val="00FE43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1F7997"/>
  <w15:docId w15:val="{6B91C14C-0B6A-4843-B803-E6B4DF6F6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after="240" w:line="480" w:lineRule="auto"/>
      <w:ind w:left="426"/>
      <w:contextualSpacing/>
    </w:pPr>
    <w:rPr>
      <w:rFonts w:ascii="Times New Roman" w:eastAsia="SimSun" w:hAnsi="Times New Roman"/>
      <w:color w:val="00000A"/>
      <w:lang w:val="en-US" w:eastAsia="en-US" w:bidi="en-US"/>
    </w:rPr>
  </w:style>
  <w:style w:type="paragraph" w:styleId="Heading1">
    <w:name w:val="heading 1"/>
    <w:basedOn w:val="Normal"/>
    <w:pPr>
      <w:spacing w:before="600" w:after="0" w:line="360" w:lineRule="auto"/>
      <w:outlineLvl w:val="0"/>
    </w:pPr>
    <w:rPr>
      <w:b/>
      <w:bCs/>
      <w:iCs/>
      <w:sz w:val="28"/>
      <w:szCs w:val="32"/>
    </w:rPr>
  </w:style>
  <w:style w:type="paragraph" w:styleId="Heading2">
    <w:name w:val="heading 2"/>
    <w:basedOn w:val="Normal"/>
    <w:link w:val="Heading2Char1"/>
    <w:pPr>
      <w:spacing w:before="320" w:after="0" w:line="360" w:lineRule="auto"/>
      <w:outlineLvl w:val="1"/>
    </w:pPr>
    <w:rPr>
      <w:b/>
      <w:bCs/>
      <w:iCs/>
      <w:sz w:val="24"/>
      <w:szCs w:val="28"/>
    </w:rPr>
  </w:style>
  <w:style w:type="paragraph" w:styleId="Heading3">
    <w:name w:val="heading 3"/>
    <w:basedOn w:val="Normal"/>
    <w:pPr>
      <w:spacing w:before="320" w:after="0" w:line="360" w:lineRule="auto"/>
      <w:outlineLvl w:val="2"/>
    </w:pPr>
    <w:rPr>
      <w:rFonts w:ascii="Arial" w:hAnsi="Arial"/>
      <w:bCs/>
      <w:i/>
      <w:iCs/>
      <w:sz w:val="24"/>
      <w:szCs w:val="26"/>
    </w:rPr>
  </w:style>
  <w:style w:type="paragraph" w:styleId="Heading4">
    <w:name w:val="heading 4"/>
    <w:basedOn w:val="Normal"/>
    <w:pPr>
      <w:spacing w:before="280" w:after="0" w:line="360" w:lineRule="auto"/>
      <w:outlineLvl w:val="3"/>
    </w:pPr>
    <w:rPr>
      <w:rFonts w:ascii="Arial" w:hAnsi="Arial"/>
      <w:b/>
      <w:bCs/>
      <w:i/>
      <w:iCs/>
      <w:sz w:val="24"/>
      <w:szCs w:val="24"/>
    </w:rPr>
  </w:style>
  <w:style w:type="paragraph" w:styleId="Heading5">
    <w:name w:val="heading 5"/>
    <w:basedOn w:val="Normal"/>
    <w:pPr>
      <w:spacing w:before="280" w:after="0" w:line="360" w:lineRule="auto"/>
      <w:outlineLvl w:val="4"/>
    </w:pPr>
    <w:rPr>
      <w:rFonts w:ascii="Arial" w:hAnsi="Arial"/>
      <w:b/>
      <w:bCs/>
      <w:i/>
      <w:iCs/>
    </w:rPr>
  </w:style>
  <w:style w:type="paragraph" w:styleId="Heading6">
    <w:name w:val="heading 6"/>
    <w:basedOn w:val="Normal"/>
    <w:pPr>
      <w:spacing w:before="280" w:after="80" w:line="360" w:lineRule="auto"/>
      <w:outlineLvl w:val="5"/>
    </w:pPr>
    <w:rPr>
      <w:rFonts w:ascii="Arial" w:hAnsi="Arial"/>
      <w:b/>
      <w:bCs/>
      <w:i/>
      <w:iCs/>
    </w:rPr>
  </w:style>
  <w:style w:type="paragraph" w:styleId="Heading7">
    <w:name w:val="heading 7"/>
    <w:basedOn w:val="Normal"/>
    <w:pPr>
      <w:spacing w:before="280" w:after="0" w:line="360" w:lineRule="auto"/>
      <w:outlineLvl w:val="6"/>
    </w:pPr>
    <w:rPr>
      <w:rFonts w:ascii="Arial" w:hAnsi="Arial"/>
      <w:b/>
      <w:bCs/>
      <w:i/>
      <w:iCs/>
      <w:sz w:val="20"/>
      <w:szCs w:val="20"/>
    </w:rPr>
  </w:style>
  <w:style w:type="paragraph" w:styleId="Heading8">
    <w:name w:val="heading 8"/>
    <w:basedOn w:val="Normal"/>
    <w:pPr>
      <w:spacing w:before="280" w:after="0" w:line="360" w:lineRule="auto"/>
      <w:outlineLvl w:val="7"/>
    </w:pPr>
    <w:rPr>
      <w:rFonts w:ascii="Arial" w:hAnsi="Arial"/>
      <w:b/>
      <w:bCs/>
      <w:i/>
      <w:iCs/>
      <w:sz w:val="18"/>
      <w:szCs w:val="18"/>
    </w:rPr>
  </w:style>
  <w:style w:type="paragraph" w:styleId="Heading9">
    <w:name w:val="heading 9"/>
    <w:basedOn w:val="Normal"/>
    <w:pPr>
      <w:spacing w:before="280" w:after="0" w:line="360" w:lineRule="auto"/>
      <w:outlineLvl w:val="8"/>
    </w:pPr>
    <w:rPr>
      <w:rFonts w:ascii="Arial" w:hAnsi="Arial"/>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rPr>
      <w:b/>
      <w:bCs/>
      <w:iCs/>
      <w:sz w:val="28"/>
      <w:szCs w:val="32"/>
    </w:rPr>
  </w:style>
  <w:style w:type="character" w:customStyle="1" w:styleId="Heading2Char">
    <w:name w:val="Heading 2 Char"/>
    <w:basedOn w:val="DefaultParagraphFont"/>
    <w:rPr>
      <w:b/>
      <w:bCs/>
      <w:iCs/>
      <w:sz w:val="24"/>
      <w:szCs w:val="28"/>
    </w:rPr>
  </w:style>
  <w:style w:type="character" w:customStyle="1" w:styleId="Heading3Char">
    <w:name w:val="Heading 3 Char"/>
    <w:basedOn w:val="DefaultParagraphFont"/>
    <w:rPr>
      <w:rFonts w:ascii="Arial" w:hAnsi="Arial"/>
      <w:bCs/>
      <w:i/>
      <w:iCs/>
      <w:sz w:val="24"/>
      <w:szCs w:val="26"/>
    </w:rPr>
  </w:style>
  <w:style w:type="character" w:customStyle="1" w:styleId="TitleChar">
    <w:name w:val="Title Char"/>
    <w:basedOn w:val="DefaultParagraphFont"/>
    <w:rPr>
      <w:rFonts w:ascii="Arial" w:hAnsi="Arial"/>
      <w:b/>
      <w:bCs/>
      <w:i/>
      <w:iCs/>
      <w:spacing w:val="10"/>
      <w:sz w:val="40"/>
      <w:szCs w:val="60"/>
    </w:rPr>
  </w:style>
  <w:style w:type="character" w:customStyle="1" w:styleId="Heading4Char">
    <w:name w:val="Heading 4 Char"/>
    <w:basedOn w:val="DefaultParagraphFont"/>
    <w:rPr>
      <w:rFonts w:ascii="Arial" w:hAnsi="Arial"/>
      <w:b/>
      <w:bCs/>
      <w:i/>
      <w:iCs/>
      <w:sz w:val="24"/>
      <w:szCs w:val="24"/>
    </w:rPr>
  </w:style>
  <w:style w:type="character" w:customStyle="1" w:styleId="Heading5Char">
    <w:name w:val="Heading 5 Char"/>
    <w:basedOn w:val="DefaultParagraphFont"/>
    <w:rPr>
      <w:rFonts w:ascii="Arial" w:hAnsi="Arial"/>
      <w:b/>
      <w:bCs/>
      <w:i/>
      <w:iCs/>
    </w:rPr>
  </w:style>
  <w:style w:type="character" w:customStyle="1" w:styleId="Heading6Char">
    <w:name w:val="Heading 6 Char"/>
    <w:basedOn w:val="DefaultParagraphFont"/>
    <w:rPr>
      <w:rFonts w:ascii="Arial" w:hAnsi="Arial"/>
      <w:b/>
      <w:bCs/>
      <w:i/>
      <w:iCs/>
    </w:rPr>
  </w:style>
  <w:style w:type="character" w:customStyle="1" w:styleId="Heading7Char">
    <w:name w:val="Heading 7 Char"/>
    <w:basedOn w:val="DefaultParagraphFont"/>
    <w:rPr>
      <w:rFonts w:ascii="Arial" w:hAnsi="Arial"/>
      <w:b/>
      <w:bCs/>
      <w:i/>
      <w:iCs/>
      <w:sz w:val="20"/>
      <w:szCs w:val="20"/>
    </w:rPr>
  </w:style>
  <w:style w:type="character" w:customStyle="1" w:styleId="Heading8Char">
    <w:name w:val="Heading 8 Char"/>
    <w:basedOn w:val="DefaultParagraphFont"/>
    <w:rPr>
      <w:rFonts w:ascii="Arial" w:hAnsi="Arial"/>
      <w:b/>
      <w:bCs/>
      <w:i/>
      <w:iCs/>
      <w:sz w:val="18"/>
      <w:szCs w:val="18"/>
    </w:rPr>
  </w:style>
  <w:style w:type="character" w:customStyle="1" w:styleId="Heading9Char">
    <w:name w:val="Heading 9 Char"/>
    <w:basedOn w:val="DefaultParagraphFont"/>
    <w:rPr>
      <w:rFonts w:ascii="Arial" w:hAnsi="Arial"/>
      <w:i/>
      <w:iCs/>
      <w:sz w:val="18"/>
      <w:szCs w:val="18"/>
    </w:rPr>
  </w:style>
  <w:style w:type="character" w:customStyle="1" w:styleId="SubtitleChar">
    <w:name w:val="Subtitle Char"/>
    <w:basedOn w:val="DefaultParagraphFont"/>
    <w:rPr>
      <w:i/>
      <w:iCs/>
      <w:color w:val="808080"/>
      <w:spacing w:val="10"/>
      <w:sz w:val="24"/>
      <w:szCs w:val="24"/>
    </w:rPr>
  </w:style>
  <w:style w:type="character" w:customStyle="1" w:styleId="StrongEmphasis">
    <w:name w:val="Strong Emphasis"/>
    <w:basedOn w:val="DefaultParagraphFont"/>
    <w:rPr>
      <w:b/>
      <w:bCs/>
      <w:spacing w:val="0"/>
    </w:rPr>
  </w:style>
  <w:style w:type="character" w:styleId="Emphasis">
    <w:name w:val="Emphasis"/>
    <w:rPr>
      <w:b/>
      <w:bCs/>
      <w:i/>
      <w:iCs/>
      <w:color w:val="00000A"/>
    </w:rPr>
  </w:style>
  <w:style w:type="character" w:customStyle="1" w:styleId="QuoteChar">
    <w:name w:val="Quote Char"/>
    <w:basedOn w:val="DefaultParagraphFont"/>
    <w:rPr>
      <w:rFonts w:ascii="Times New Roman" w:hAnsi="Times New Roman"/>
      <w:color w:val="5A5A5A"/>
    </w:rPr>
  </w:style>
  <w:style w:type="character" w:customStyle="1" w:styleId="IntenseQuoteChar">
    <w:name w:val="Intense Quote Char"/>
    <w:basedOn w:val="DefaultParagraphFont"/>
    <w:rPr>
      <w:rFonts w:ascii="Arial" w:hAnsi="Arial"/>
      <w:i/>
      <w:iCs/>
      <w:sz w:val="20"/>
      <w:szCs w:val="20"/>
    </w:rPr>
  </w:style>
  <w:style w:type="character" w:styleId="SubtleEmphasis">
    <w:name w:val="Subtle Emphasis"/>
    <w:rPr>
      <w:i/>
      <w:iCs/>
      <w:color w:val="5A5A5A"/>
    </w:rPr>
  </w:style>
  <w:style w:type="character" w:styleId="IntenseEmphasis">
    <w:name w:val="Intense Emphasis"/>
    <w:rPr>
      <w:b/>
      <w:bCs/>
      <w:i/>
      <w:iCs/>
      <w:color w:val="00000A"/>
      <w:u w:val="single"/>
    </w:rPr>
  </w:style>
  <w:style w:type="character" w:styleId="SubtleReference">
    <w:name w:val="Subtle Reference"/>
    <w:rPr>
      <w:smallCaps/>
    </w:rPr>
  </w:style>
  <w:style w:type="character" w:styleId="IntenseReference">
    <w:name w:val="Intense Reference"/>
    <w:rPr>
      <w:b/>
      <w:bCs/>
      <w:smallCaps/>
      <w:color w:val="00000A"/>
    </w:rPr>
  </w:style>
  <w:style w:type="character" w:styleId="BookTitle">
    <w:name w:val="Book Title"/>
    <w:rPr>
      <w:rFonts w:ascii="Arial" w:hAnsi="Arial"/>
      <w:b/>
      <w:bCs/>
      <w:smallCaps/>
      <w:color w:val="00000A"/>
      <w:u w:val="single"/>
    </w:rPr>
  </w:style>
  <w:style w:type="character" w:customStyle="1" w:styleId="InternetLink">
    <w:name w:val="Internet Link"/>
    <w:basedOn w:val="DefaultParagraphFont"/>
    <w:rPr>
      <w:color w:val="0000FF"/>
      <w:u w:val="single"/>
    </w:rPr>
  </w:style>
  <w:style w:type="character" w:customStyle="1" w:styleId="BalloonTextChar">
    <w:name w:val="Balloon Text Char"/>
    <w:basedOn w:val="DefaultParagraphFont"/>
    <w:rPr>
      <w:rFonts w:ascii="Tahoma" w:hAnsi="Tahoma" w:cs="Tahoma"/>
      <w:sz w:val="16"/>
      <w:szCs w:val="16"/>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styleId="LineNumber">
    <w:name w:val="line number"/>
    <w:basedOn w:val="DefaultParagraphFont"/>
  </w:style>
  <w:style w:type="character" w:customStyle="1" w:styleId="NoSpacingChar">
    <w:name w:val="No Spacing Char"/>
    <w:basedOn w:val="DefaultParagraphFont"/>
    <w:rPr>
      <w:sz w:val="18"/>
    </w:rPr>
  </w:style>
  <w:style w:type="character" w:customStyle="1" w:styleId="refsChar">
    <w:name w:val="refs Char"/>
    <w:basedOn w:val="NoSpacingChar"/>
    <w:rPr>
      <w:sz w:val="18"/>
    </w:rPr>
  </w:style>
  <w:style w:type="character" w:customStyle="1" w:styleId="ListLabel1">
    <w:name w:val="ListLabel 1"/>
    <w:rPr>
      <w:i w:val="0"/>
    </w:rPr>
  </w:style>
  <w:style w:type="character" w:customStyle="1" w:styleId="ListLabel2">
    <w:name w:val="ListLabel 2"/>
    <w:rPr>
      <w:i w:val="0"/>
    </w:rPr>
  </w:style>
  <w:style w:type="character" w:customStyle="1" w:styleId="HeaderChar">
    <w:name w:val="Header Char"/>
    <w:basedOn w:val="DefaultParagraphFont"/>
    <w:rPr>
      <w:rFonts w:ascii="Times New Roman" w:eastAsia="SimSun" w:hAnsi="Times New Roman"/>
      <w:color w:val="00000A"/>
      <w:lang w:val="en-US" w:eastAsia="en-US" w:bidi="en-US"/>
    </w:rPr>
  </w:style>
  <w:style w:type="character" w:customStyle="1" w:styleId="FooterChar">
    <w:name w:val="Footer Char"/>
    <w:basedOn w:val="DefaultParagraphFont"/>
    <w:rPr>
      <w:rFonts w:ascii="Times New Roman" w:eastAsia="SimSun" w:hAnsi="Times New Roman"/>
      <w:color w:val="00000A"/>
      <w:lang w:val="en-US" w:eastAsia="en-US" w:bidi="en-US"/>
    </w:rPr>
  </w:style>
  <w:style w:type="character" w:customStyle="1" w:styleId="ListLabel3">
    <w:name w:val="ListLabel 3"/>
    <w:rPr>
      <w:i w:val="0"/>
    </w:rPr>
  </w:style>
  <w:style w:type="character" w:customStyle="1" w:styleId="LineNumbering">
    <w:name w:val="Line Numbering"/>
  </w:style>
  <w:style w:type="paragraph" w:customStyle="1" w:styleId="Heading">
    <w:name w:val="Heading"/>
    <w:basedOn w:val="Normal"/>
    <w:next w:val="TextBody"/>
    <w:pPr>
      <w:keepNext/>
      <w:spacing w:before="240" w:after="120"/>
      <w:contextualSpacing w:val="0"/>
    </w:pPr>
    <w:rPr>
      <w:rFonts w:ascii="Arial" w:eastAsia="Microsoft YaHei" w:hAnsi="Arial" w:cs="Mangal"/>
      <w:sz w:val="28"/>
      <w:szCs w:val="28"/>
    </w:rPr>
  </w:style>
  <w:style w:type="paragraph" w:customStyle="1" w:styleId="TextBody">
    <w:name w:val="Text Body"/>
    <w:basedOn w:val="Normal"/>
    <w:pPr>
      <w:spacing w:after="120"/>
      <w:contextualSpacing w:val="0"/>
    </w:pPr>
  </w:style>
  <w:style w:type="paragraph" w:styleId="List">
    <w:name w:val="List"/>
    <w:basedOn w:val="TextBody"/>
    <w:rPr>
      <w:rFonts w:cs="Mangal"/>
    </w:rPr>
  </w:style>
  <w:style w:type="paragraph" w:styleId="Caption">
    <w:name w:val="caption"/>
    <w:basedOn w:val="Normal"/>
    <w:rPr>
      <w:b/>
      <w:bCs/>
      <w:sz w:val="18"/>
      <w:szCs w:val="18"/>
    </w:rPr>
  </w:style>
  <w:style w:type="paragraph" w:customStyle="1" w:styleId="Index">
    <w:name w:val="Index"/>
    <w:basedOn w:val="Normal"/>
    <w:pPr>
      <w:suppressLineNumbers/>
    </w:pPr>
    <w:rPr>
      <w:rFonts w:cs="Mangal"/>
    </w:rPr>
  </w:style>
  <w:style w:type="paragraph" w:styleId="Title">
    <w:name w:val="Title"/>
    <w:basedOn w:val="Normal"/>
    <w:pPr>
      <w:spacing w:line="100" w:lineRule="atLeast"/>
    </w:pPr>
    <w:rPr>
      <w:rFonts w:ascii="Arial" w:hAnsi="Arial"/>
      <w:b/>
      <w:bCs/>
      <w:i/>
      <w:iCs/>
      <w:spacing w:val="10"/>
      <w:sz w:val="40"/>
      <w:szCs w:val="60"/>
    </w:rPr>
  </w:style>
  <w:style w:type="paragraph" w:styleId="Subtitle">
    <w:name w:val="Subtitle"/>
    <w:basedOn w:val="Normal"/>
    <w:pPr>
      <w:spacing w:after="320"/>
      <w:jc w:val="right"/>
    </w:pPr>
    <w:rPr>
      <w:i/>
      <w:iCs/>
      <w:color w:val="808080"/>
      <w:spacing w:val="10"/>
      <w:sz w:val="24"/>
      <w:szCs w:val="24"/>
    </w:rPr>
  </w:style>
  <w:style w:type="paragraph" w:styleId="NoSpacing">
    <w:name w:val="No Spacing"/>
    <w:basedOn w:val="Normal"/>
    <w:pPr>
      <w:spacing w:after="0"/>
    </w:pPr>
    <w:rPr>
      <w:sz w:val="18"/>
    </w:rPr>
  </w:style>
  <w:style w:type="paragraph" w:styleId="ListParagraph">
    <w:name w:val="List Paragraph"/>
    <w:basedOn w:val="Normal"/>
    <w:pPr>
      <w:ind w:left="720"/>
    </w:pPr>
  </w:style>
  <w:style w:type="paragraph" w:styleId="Quote">
    <w:name w:val="Quote"/>
    <w:basedOn w:val="Normal"/>
    <w:rPr>
      <w:color w:val="5A5A5A"/>
    </w:rPr>
  </w:style>
  <w:style w:type="paragraph" w:styleId="IntenseQuote">
    <w:name w:val="Intense Quote"/>
    <w:basedOn w:val="Normal"/>
    <w:pPr>
      <w:spacing w:before="320" w:after="480" w:line="100" w:lineRule="atLeast"/>
      <w:ind w:left="720" w:right="720"/>
      <w:jc w:val="center"/>
    </w:pPr>
    <w:rPr>
      <w:rFonts w:ascii="Arial" w:hAnsi="Arial"/>
      <w:i/>
      <w:iCs/>
      <w:sz w:val="20"/>
      <w:szCs w:val="20"/>
    </w:rPr>
  </w:style>
  <w:style w:type="paragraph" w:customStyle="1" w:styleId="ContentsHeading">
    <w:name w:val="Contents Heading"/>
    <w:basedOn w:val="Heading1"/>
  </w:style>
  <w:style w:type="paragraph" w:styleId="BalloonText">
    <w:name w:val="Balloon Text"/>
    <w:basedOn w:val="Normal"/>
    <w:pPr>
      <w:spacing w:after="0" w:line="100" w:lineRule="atLeast"/>
    </w:pPr>
    <w:rPr>
      <w:rFonts w:ascii="Tahoma" w:hAnsi="Tahoma" w:cs="Tahoma"/>
      <w:sz w:val="16"/>
      <w:szCs w:val="16"/>
    </w:rPr>
  </w:style>
  <w:style w:type="paragraph" w:styleId="CommentText">
    <w:name w:val="annotation text"/>
    <w:basedOn w:val="Normal"/>
    <w:pPr>
      <w:spacing w:line="100" w:lineRule="atLeast"/>
    </w:pPr>
    <w:rPr>
      <w:sz w:val="20"/>
      <w:szCs w:val="20"/>
    </w:rPr>
  </w:style>
  <w:style w:type="paragraph" w:styleId="CommentSubject">
    <w:name w:val="annotation subject"/>
    <w:basedOn w:val="CommentText"/>
    <w:rPr>
      <w:b/>
      <w:bCs/>
    </w:rPr>
  </w:style>
  <w:style w:type="paragraph" w:customStyle="1" w:styleId="refs">
    <w:name w:val="refs"/>
    <w:basedOn w:val="NoSpacing"/>
    <w:pPr>
      <w:spacing w:line="100" w:lineRule="atLeast"/>
      <w:ind w:left="425"/>
    </w:pPr>
  </w:style>
  <w:style w:type="paragraph" w:customStyle="1" w:styleId="Quotations">
    <w:name w:val="Quotations"/>
    <w:basedOn w:val="Normal"/>
  </w:style>
  <w:style w:type="paragraph" w:styleId="Header">
    <w:name w:val="header"/>
    <w:basedOn w:val="Normal"/>
    <w:pPr>
      <w:tabs>
        <w:tab w:val="center" w:pos="4513"/>
        <w:tab w:val="right" w:pos="9026"/>
      </w:tabs>
      <w:spacing w:after="0" w:line="100" w:lineRule="atLeast"/>
    </w:pPr>
  </w:style>
  <w:style w:type="paragraph" w:styleId="Footer">
    <w:name w:val="footer"/>
    <w:basedOn w:val="Normal"/>
    <w:pPr>
      <w:tabs>
        <w:tab w:val="center" w:pos="4513"/>
        <w:tab w:val="right" w:pos="9026"/>
      </w:tabs>
      <w:spacing w:after="0" w:line="100" w:lineRule="atLeast"/>
    </w:pPr>
  </w:style>
  <w:style w:type="paragraph" w:customStyle="1" w:styleId="FrameContents">
    <w:name w:val="Frame Contents"/>
    <w:basedOn w:val="Normal"/>
  </w:style>
  <w:style w:type="character" w:styleId="Hyperlink">
    <w:name w:val="Hyperlink"/>
    <w:basedOn w:val="DefaultParagraphFont"/>
    <w:uiPriority w:val="99"/>
    <w:unhideWhenUsed/>
    <w:rsid w:val="0049287F"/>
    <w:rPr>
      <w:color w:val="0000FF" w:themeColor="hyperlink"/>
      <w:u w:val="single"/>
    </w:rPr>
  </w:style>
  <w:style w:type="paragraph" w:customStyle="1" w:styleId="EndNoteBibliographyTitle">
    <w:name w:val="EndNote Bibliography Title"/>
    <w:basedOn w:val="Normal"/>
    <w:link w:val="EndNoteBibliographyTitleChar"/>
    <w:rsid w:val="0036765B"/>
    <w:pPr>
      <w:spacing w:after="0"/>
      <w:jc w:val="center"/>
    </w:pPr>
    <w:rPr>
      <w:rFonts w:cs="Times New Roman"/>
      <w:noProof/>
    </w:rPr>
  </w:style>
  <w:style w:type="character" w:customStyle="1" w:styleId="Heading2Char1">
    <w:name w:val="Heading 2 Char1"/>
    <w:basedOn w:val="DefaultParagraphFont"/>
    <w:link w:val="Heading2"/>
    <w:rsid w:val="0036765B"/>
    <w:rPr>
      <w:rFonts w:ascii="Times New Roman" w:eastAsia="SimSun" w:hAnsi="Times New Roman"/>
      <w:b/>
      <w:bCs/>
      <w:iCs/>
      <w:color w:val="00000A"/>
      <w:sz w:val="24"/>
      <w:szCs w:val="28"/>
      <w:lang w:val="en-US" w:eastAsia="en-US" w:bidi="en-US"/>
    </w:rPr>
  </w:style>
  <w:style w:type="character" w:customStyle="1" w:styleId="EndNoteBibliographyTitleChar">
    <w:name w:val="EndNote Bibliography Title Char"/>
    <w:basedOn w:val="Heading2Char1"/>
    <w:link w:val="EndNoteBibliographyTitle"/>
    <w:rsid w:val="0036765B"/>
    <w:rPr>
      <w:rFonts w:ascii="Times New Roman" w:eastAsia="SimSun" w:hAnsi="Times New Roman" w:cs="Times New Roman"/>
      <w:b w:val="0"/>
      <w:bCs w:val="0"/>
      <w:iCs w:val="0"/>
      <w:noProof/>
      <w:color w:val="00000A"/>
      <w:sz w:val="24"/>
      <w:szCs w:val="28"/>
      <w:lang w:val="en-US" w:eastAsia="en-US" w:bidi="en-US"/>
    </w:rPr>
  </w:style>
  <w:style w:type="paragraph" w:customStyle="1" w:styleId="EndNoteBibliography">
    <w:name w:val="EndNote Bibliography"/>
    <w:basedOn w:val="Normal"/>
    <w:link w:val="EndNoteBibliographyChar"/>
    <w:rsid w:val="0036765B"/>
    <w:pPr>
      <w:spacing w:line="240" w:lineRule="auto"/>
    </w:pPr>
    <w:rPr>
      <w:rFonts w:cs="Times New Roman"/>
      <w:noProof/>
    </w:rPr>
  </w:style>
  <w:style w:type="character" w:customStyle="1" w:styleId="EndNoteBibliographyChar">
    <w:name w:val="EndNote Bibliography Char"/>
    <w:basedOn w:val="Heading2Char1"/>
    <w:link w:val="EndNoteBibliography"/>
    <w:rsid w:val="0036765B"/>
    <w:rPr>
      <w:rFonts w:ascii="Times New Roman" w:eastAsia="SimSun" w:hAnsi="Times New Roman" w:cs="Times New Roman"/>
      <w:b w:val="0"/>
      <w:bCs w:val="0"/>
      <w:iCs w:val="0"/>
      <w:noProof/>
      <w:color w:val="00000A"/>
      <w:sz w:val="24"/>
      <w:szCs w:val="28"/>
      <w:lang w:val="en-US" w:eastAsia="en-US" w:bidi="en-US"/>
    </w:rPr>
  </w:style>
  <w:style w:type="paragraph" w:styleId="Revision">
    <w:name w:val="Revision"/>
    <w:hidden/>
    <w:uiPriority w:val="99"/>
    <w:semiHidden/>
    <w:rsid w:val="00DD0CFE"/>
    <w:pPr>
      <w:spacing w:after="0" w:line="240" w:lineRule="auto"/>
    </w:pPr>
    <w:rPr>
      <w:rFonts w:ascii="Times New Roman" w:eastAsia="SimSun" w:hAnsi="Times New Roman"/>
      <w:color w:val="00000A"/>
      <w:lang w:val="en-US"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dx.doi.org/10.1016/S0960-9822(00)00698-9"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visres.2003.09.022"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dx.doi.org/10.1016/0042-6989(83)90166-9"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dx.doi.org/10.1016/0166-4328(96)00012-5"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dx.doi.org/10.1016/0042-6989(86)90044-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C2054CC-0E18-4312-ACED-C74235521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7</Pages>
  <Words>11361</Words>
  <Characters>64759</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RHUL</Company>
  <LinksUpToDate>false</LinksUpToDate>
  <CharactersWithSpaces>759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7pc002</dc:creator>
  <cp:lastModifiedBy>Rowland, Edward (2009)</cp:lastModifiedBy>
  <cp:revision>7</cp:revision>
  <cp:lastPrinted>2014-05-28T14:01:00Z</cp:lastPrinted>
  <dcterms:created xsi:type="dcterms:W3CDTF">2014-09-12T16:42:00Z</dcterms:created>
  <dcterms:modified xsi:type="dcterms:W3CDTF">2014-09-12T16:59:00Z</dcterms:modified>
</cp:coreProperties>
</file>